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0BAA1BC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00700A82">
        <w:rPr>
          <w:rFonts w:cstheme="minorHAnsi"/>
          <w:color w:val="333333"/>
          <w:shd w:val="clear" w:color="auto" w:fill="FFFFFF"/>
        </w:rPr>
        <w:t>, warming</w:t>
      </w:r>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24FA0FCE"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w:t>
      </w:r>
      <w:proofErr w:type="gramStart"/>
      <w:r w:rsidRPr="00B37A74">
        <w:rPr>
          <w:rFonts w:cstheme="minorHAnsi"/>
        </w:rPr>
        <w:t>metabolism</w:t>
      </w:r>
      <w:proofErr w:type="gramEnd"/>
      <w:r w:rsidRPr="00B37A74">
        <w:rPr>
          <w:rFonts w:cstheme="minorHAnsi"/>
        </w:rPr>
        <w:t xml:space="preserve"> and body growth, we conducted a systematic review and compiled experimental data on fishes from </w:t>
      </w:r>
      <w:r w:rsidRPr="00BC5D93">
        <w:rPr>
          <w:rFonts w:cstheme="minorHAnsi"/>
        </w:rPr>
        <w:t>59</w:t>
      </w:r>
      <w:r w:rsidRPr="00B37A74">
        <w:rPr>
          <w:rFonts w:cstheme="minorHAnsi"/>
        </w:rPr>
        <w:t xml:space="preserve">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E0F1C4C"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D3C07">
        <w:rPr>
          <w:rFonts w:eastAsiaTheme="minorEastAsia" w:cstheme="minorHAnsi"/>
        </w:rPr>
        <w:instrText xml:space="preserve"> ADDIN ZOTERO_ITEM CSL_CITATION {"citationID":"hNb1pqTJ","properties":{"formattedCitation":"(Savage et al., 2004)","plainCitation":"(Savage et al., 2004)","noteIndex":0},"citationItems":[{"id":"Gilk8qOR/m7roei5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D3C07">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Gilk8qOR/0h0OOpW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258C5D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D3C07">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Gilk8qOR/xrhnZq6s","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D3C07">
        <w:rPr>
          <w:rFonts w:ascii="Cambria Math" w:eastAsiaTheme="minorEastAsia" w:hAnsi="Cambria Math" w:cs="Cambria Math"/>
        </w:rPr>
        <w:instrText>∼</w:instrText>
      </w:r>
      <w:r w:rsidR="008D3C07">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AF30A5">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AF30A5">
        <w:rPr>
          <w:rFonts w:eastAsiaTheme="minorEastAsia" w:cstheme="minorHAnsi" w:hint="eastAsia"/>
        </w:rPr>
        <w:instrText>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w:instrText>
      </w:r>
      <w:r w:rsidR="00AF30A5">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AF30A5">
        <w:rPr>
          <w:rFonts w:eastAsiaTheme="minorEastAsia" w:cstheme="minorHAnsi" w:hint="eastAsia"/>
        </w:rPr>
        <w:instrText>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AF30A5" w:rsidRPr="00157025">
        <w:rPr>
          <w:rFonts w:eastAsiaTheme="minorEastAsia" w:cstheme="minorHAnsi"/>
          <w:lang w:val="sv-SE"/>
        </w:rPr>
        <w:instrText xml:space="preserve"> on body size: Only among small</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AF30A5" w:rsidRPr="00157025">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AF30A5">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F30A5">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Denderen et al., 2020; Wang et al., 2020)</w:t>
      </w:r>
      <w:r w:rsidRPr="0001320D">
        <w:fldChar w:fldCharType="end"/>
      </w:r>
      <w:r w:rsidRPr="00B37A74">
        <w:rPr>
          <w:rFonts w:eastAsiaTheme="minorEastAsia" w:cstheme="minorHAnsi"/>
        </w:rPr>
        <w:t xml:space="preserve">. </w:t>
      </w:r>
    </w:p>
    <w:p w14:paraId="1E9C8E14" w14:textId="77D0B7FC"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w:t>
      </w:r>
      <w:proofErr w:type="gramStart"/>
      <w:r w:rsidRPr="00B37A74">
        <w:rPr>
          <w:rFonts w:eastAsiaTheme="minorEastAsia"/>
        </w:rPr>
        <w:t>in order to</w:t>
      </w:r>
      <w:proofErr w:type="gramEnd"/>
      <w:r w:rsidRPr="00B37A74">
        <w:rPr>
          <w:rFonts w:eastAsiaTheme="minorEastAsia"/>
        </w:rPr>
        <w:t xml:space="preserve"> understand if and how growth of large fish within populations is limited by temperature, and to evaluate the physiological basis of growth models. </w:t>
      </w:r>
    </w:p>
    <w:p w14:paraId="77035ED8" w14:textId="1FFE6DDF"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w:t>
      </w:r>
      <w:proofErr w:type="gramStart"/>
      <w:r w:rsidRPr="00B37A74">
        <w:rPr>
          <w:rFonts w:cstheme="minorHAnsi"/>
        </w:rPr>
        <w:t>metabolism</w:t>
      </w:r>
      <w:proofErr w:type="gramEnd"/>
      <w:r w:rsidRPr="00B37A74">
        <w:rPr>
          <w:rFonts w:cstheme="minorHAnsi"/>
        </w:rPr>
        <w:t xml:space="preserve">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proofErr w:type="gramStart"/>
      <w:r w:rsidRPr="00B37A74">
        <w:rPr>
          <w:rFonts w:eastAsiaTheme="minorEastAsia"/>
        </w:rPr>
        <w:t>metaboli</w:t>
      </w:r>
      <w:r>
        <w:rPr>
          <w:rFonts w:eastAsiaTheme="minorEastAsia"/>
        </w:rPr>
        <w:t>sm</w:t>
      </w:r>
      <w:proofErr w:type="gramEnd"/>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E26C65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w:t>
      </w:r>
      <w:r w:rsidRPr="00672CB5">
        <w:rPr>
          <w:rFonts w:eastAsiaTheme="minorEastAsia"/>
          <w:iCs/>
        </w:rPr>
        <w:lastRenderedPageBreak/>
        <w:t>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3D6167D"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69C38581"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22CA9A4"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w:t>
      </w:r>
      <w:proofErr w:type="gramStart"/>
      <w:r w:rsidRPr="00B37A74">
        <w:rPr>
          <w:rFonts w:eastAsiaTheme="minorEastAsia" w:cstheme="minorHAnsi"/>
        </w:rPr>
        <w:t>grow in size</w:t>
      </w:r>
      <w:proofErr w:type="gramEnd"/>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6770B1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w:t>
      </w:r>
      <w:proofErr w:type="gramStart"/>
      <w:r>
        <w:rPr>
          <w:rFonts w:eastAsiaTheme="minorEastAsia" w:cstheme="minorHAnsi"/>
        </w:rPr>
        <w:t>s</w:t>
      </w:r>
      <w:r w:rsidRPr="00B37A74">
        <w:rPr>
          <w:rFonts w:eastAsiaTheme="minorEastAsia" w:cstheme="minorHAnsi"/>
        </w:rPr>
        <w:t>imilar to</w:t>
      </w:r>
      <w:proofErr w:type="gramEnd"/>
      <w:r w:rsidRPr="00B37A74">
        <w:rPr>
          <w:rFonts w:eastAsiaTheme="minorEastAsia" w:cstheme="minorHAnsi"/>
        </w:rPr>
        <w:t xml:space="preserve">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67AF8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w:t>
      </w:r>
      <w:proofErr w:type="gramStart"/>
      <w:r w:rsidR="00FF0C73" w:rsidRPr="00B37A74">
        <w:rPr>
          <w:rFonts w:eastAsiaTheme="minorEastAsia" w:cstheme="minorHAnsi"/>
        </w:rPr>
        <w:t>grows in size</w:t>
      </w:r>
      <w:proofErr w:type="gramEnd"/>
      <w:r w:rsidR="00FF0C73" w:rsidRPr="00B37A74">
        <w:rPr>
          <w:rFonts w:eastAsiaTheme="minorEastAsia" w:cstheme="minorHAnsi"/>
        </w:rPr>
        <w:t xml:space="preserv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650AA58D"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Kitchell et al., 1977; Messmer et al., 2017)</w:t>
      </w:r>
      <w:r>
        <w:rPr>
          <w:rFonts w:eastAsiaTheme="minorEastAsia" w:cstheme="minorHAnsi"/>
        </w:rPr>
        <w:fldChar w:fldCharType="end"/>
      </w:r>
      <w:r w:rsidR="00436A47">
        <w:rPr>
          <w:rFonts w:eastAsiaTheme="minorEastAsia" w:cstheme="minorHAnsi"/>
        </w:rPr>
        <w:t>)</w:t>
      </w:r>
      <w:r>
        <w:rPr>
          <w:rFonts w:eastAsiaTheme="minorEastAsia" w:cstheme="minorHAnsi"/>
        </w:rPr>
        <w:t>.</w:t>
      </w:r>
      <w:r w:rsidR="00436A47">
        <w:rPr>
          <w:rFonts w:eastAsiaTheme="minorEastAsia" w:cstheme="minorHAnsi"/>
        </w:rPr>
        <w:t xml:space="preserve"> </w:t>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r w:rsidR="00A674BE">
        <w:rPr>
          <w:rFonts w:eastAsiaTheme="minorEastAsia" w:cstheme="minorHAnsi"/>
        </w:rPr>
        <w:t xml:space="preserve">, </w:t>
      </w:r>
      <w:r w:rsidR="00962F7C">
        <w:rPr>
          <w:rFonts w:eastAsiaTheme="minorEastAsia" w:cstheme="minorHAnsi"/>
        </w:rPr>
        <w:t xml:space="preserve">despite </w:t>
      </w:r>
      <w:r w:rsidR="00ED6B7E">
        <w:rPr>
          <w:rFonts w:eastAsiaTheme="minorEastAsia" w:cstheme="minorHAnsi"/>
        </w:rPr>
        <w:t xml:space="preserve"> it </w:t>
      </w:r>
      <w:r w:rsidR="00962F7C">
        <w:rPr>
          <w:rFonts w:eastAsiaTheme="minorEastAsia" w:cstheme="minorHAnsi"/>
        </w:rPr>
        <w:t>being</w:t>
      </w:r>
      <w:r w:rsidR="009F7C33">
        <w:rPr>
          <w:rFonts w:eastAsiaTheme="minorEastAsia" w:cstheme="minorHAnsi"/>
        </w:rPr>
        <w:t xml:space="preserve"> </w:t>
      </w:r>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r w:rsidR="00BD4812">
        <w:rPr>
          <w:rFonts w:eastAsiaTheme="minorEastAsia" w:cstheme="minorHAnsi"/>
        </w:rPr>
        <w:t>,</w:t>
      </w:r>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r w:rsidR="00AF72DB">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Denderen et al.,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 xml:space="preserve">However, each population likely has a thermal optimum for growth, which </w:t>
      </w:r>
      <w:r>
        <w:rPr>
          <w:rFonts w:eastAsiaTheme="minorEastAsia" w:cstheme="minorHAnsi"/>
        </w:rPr>
        <w:lastRenderedPageBreak/>
        <w:t>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w:t>
      </w:r>
      <w:proofErr w:type="gramStart"/>
      <w:r w:rsidRPr="00B37A74">
        <w:rPr>
          <w:rFonts w:eastAsiaTheme="minorEastAsia" w:cstheme="minorHAnsi"/>
        </w:rPr>
        <w:t>adaptation</w:t>
      </w:r>
      <w:proofErr w:type="gramEnd"/>
      <w:r w:rsidRPr="00B37A74">
        <w:rPr>
          <w:rFonts w:eastAsiaTheme="minorEastAsia" w:cstheme="minorHAnsi"/>
        </w:rPr>
        <w:t xml:space="preserve">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AF30A5">
        <w:rPr>
          <w:lang w:val="en-GB"/>
        </w:rPr>
        <w:t>(Huey &amp; Kingsolver, 2019; Ohlberger et al., 2011)</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AF30A5">
        <w:rPr>
          <w:lang w:val="en-GB"/>
        </w:rPr>
        <w:t>(Brett, 1971; Brett et al., 1969)</w:t>
      </w:r>
      <w:r w:rsidRPr="00B37A74">
        <w:rPr>
          <w:rFonts w:eastAsiaTheme="minorEastAsia" w:cstheme="minorHAnsi"/>
        </w:rPr>
        <w:fldChar w:fldCharType="end"/>
      </w:r>
      <w:r w:rsidRPr="00B37A74">
        <w:rPr>
          <w:rFonts w:eastAsiaTheme="minorEastAsia" w:cstheme="minorHAnsi"/>
        </w:rPr>
        <w:t>, and realized consumption rates</w:t>
      </w:r>
      <w:r w:rsidR="003A65F4">
        <w:rPr>
          <w:rFonts w:eastAsiaTheme="minorEastAsia" w:cstheme="minorHAnsi"/>
        </w:rPr>
        <w:t xml:space="preserve"> often</w:t>
      </w:r>
      <w:r w:rsidRPr="00B37A74">
        <w:rPr>
          <w:rFonts w:eastAsiaTheme="minorEastAsia" w:cstheme="minorHAnsi"/>
        </w:rPr>
        <w:t xml:space="preserve">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AF30A5">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AF30A5">
        <w:rPr>
          <w:lang w:val="en-GB"/>
        </w:rPr>
        <w:t>(Huss et al., 2019; Neuheimer et al., 2011)</w:t>
      </w:r>
      <w:r w:rsidRPr="0001320D">
        <w:rPr>
          <w:rFonts w:cstheme="minorHAnsi"/>
        </w:rPr>
        <w:fldChar w:fldCharType="end"/>
      </w:r>
      <w:r w:rsidRPr="00B37A74">
        <w:rPr>
          <w:rFonts w:cstheme="minorHAnsi"/>
        </w:rPr>
        <w:t>.</w:t>
      </w:r>
    </w:p>
    <w:p w14:paraId="5FCD1E67" w14:textId="33D40B07"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Lloret-Lloret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D3C07">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8D3C07" w:rsidRPr="008D3C07">
        <w:rPr>
          <w:lang w:val="en-GB"/>
        </w:rPr>
        <w:t>(Peralta-Maraver &amp; Rezende, 2021; Pörtner &amp; Knust, 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AF30A5">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AF30A5">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w:instrText>
      </w:r>
      <w:r w:rsidR="00AF30A5">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AF30A5">
        <w:rPr>
          <w:rFonts w:eastAsiaTheme="minorEastAsia" w:cstheme="minorHAnsi" w:hint="eastAsia"/>
        </w:rPr>
        <w:instrText>365-2486","issue":"7","journalAbbreviation":"Glob Change Biol","language":"en","pa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w:instrText>
      </w:r>
      <w:r w:rsidR="00AF30A5">
        <w:rPr>
          <w:rFonts w:eastAsiaTheme="minorEastAsia" w:cstheme="minorHAnsi"/>
        </w:rPr>
        <w:instrText xml:space="preserv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AF30A5">
        <w:rPr>
          <w:lang w:val="en-GB"/>
        </w:rPr>
        <w:t xml:space="preserve">(Huss et al., </w:t>
      </w:r>
      <w:r w:rsidR="00AF30A5">
        <w:rPr>
          <w:lang w:val="en-GB"/>
        </w:rPr>
        <w:lastRenderedPageBreak/>
        <w:t>2019; Van Dorst et al., 2019)</w:t>
      </w:r>
      <w:r w:rsidRPr="0001320D">
        <w:rPr>
          <w:rFonts w:eastAsiaTheme="minorEastAsia" w:cstheme="minorHAnsi"/>
        </w:rPr>
        <w:fldChar w:fldCharType="end"/>
      </w:r>
      <w:r w:rsidRPr="00B37A74">
        <w:rPr>
          <w:rFonts w:eastAsiaTheme="minorEastAsia" w:cstheme="minorHAnsi"/>
        </w:rPr>
        <w:t xml:space="preserve">. Hence, </w:t>
      </w:r>
      <w:proofErr w:type="gramStart"/>
      <w:r w:rsidRPr="00B37A74">
        <w:rPr>
          <w:rFonts w:cstheme="minorHAnsi"/>
        </w:rPr>
        <w:t>assuming that</w:t>
      </w:r>
      <w:proofErr w:type="gramEnd"/>
      <w:r w:rsidRPr="00B37A74">
        <w:rPr>
          <w:rFonts w:cstheme="minorHAnsi"/>
        </w:rPr>
        <w:t xml:space="preserve">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AF30A5" w:rsidRPr="0078286A">
        <w:rPr>
          <w:rFonts w:eastAsiaTheme="minorEastAsia" w:cstheme="minorHAnsi"/>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sidRPr="0078286A">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3A9913B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w:t>
      </w:r>
      <w:r w:rsidRPr="00B37A74">
        <w:rPr>
          <w:rFonts w:cstheme="minorHAnsi"/>
        </w:rPr>
        <w:lastRenderedPageBreak/>
        <w:t xml:space="preserve">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2DB40C98"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lastRenderedPageBreak/>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w:t>
      </w:r>
      <w:proofErr w:type="gramStart"/>
      <w:r w:rsidRPr="00B37A74">
        <w:rPr>
          <w:rFonts w:eastAsiaTheme="minorEastAsia" w:cstheme="minorHAnsi"/>
        </w:rPr>
        <w:t>habitats</w:t>
      </w:r>
      <w:proofErr w:type="gramEnd"/>
      <w:r w:rsidRPr="00B37A74">
        <w:rPr>
          <w:rFonts w:eastAsiaTheme="minorEastAsia" w:cstheme="minorHAnsi"/>
        </w:rPr>
        <w:t xml:space="preserve">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BC487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BC487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BC487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00F28F9"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w:t>
      </w:r>
      <w:proofErr w:type="spellStart"/>
      <w:r w:rsidRPr="00B37A74">
        <w:rPr>
          <w:rFonts w:eastAsiaTheme="minorEastAsia"/>
        </w:rPr>
        <w:t>perature</w:t>
      </w:r>
      <w:proofErr w:type="spellEnd"/>
      <w:r w:rsidRPr="00B37A74">
        <w:rPr>
          <w:rFonts w:eastAsiaTheme="minorEastAsia"/>
        </w:rPr>
        <w:t xml:space="preserve">, and their interaction). Predictors are mean centered to improve 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w:t>
      </w:r>
      <w:r w:rsidRPr="00B37A74">
        <w:rPr>
          <w:rFonts w:eastAsiaTheme="minorEastAsia"/>
        </w:rPr>
        <w:lastRenderedPageBreak/>
        <w:t xml:space="preserve">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proofErr w:type="gramStart"/>
      <w:r w:rsidRPr="00B37A74">
        <w:rPr>
          <w:bCs/>
          <w:i/>
          <w:iCs/>
        </w:rPr>
        <w:t>metabolism</w:t>
      </w:r>
      <w:proofErr w:type="gramEnd"/>
      <w:r w:rsidRPr="00B37A74">
        <w:rPr>
          <w:bCs/>
          <w:i/>
          <w:iCs/>
        </w:rPr>
        <w:t xml:space="preserve">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proofErr w:type="gramStart"/>
      <w:r w:rsidRPr="00B37A74">
        <w:rPr>
          <w:rFonts w:eastAsiaTheme="minorEastAsia"/>
        </w:rPr>
        <w:t>metabolism</w:t>
      </w:r>
      <w:proofErr w:type="gramEnd"/>
      <w:r w:rsidRPr="00B37A74">
        <w:rPr>
          <w:rFonts w:eastAsiaTheme="minorEastAsia"/>
        </w:rPr>
        <w:t xml:space="preserve">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with mass, and exponent</w:t>
      </w:r>
      <w:proofErr w:type="spellStart"/>
      <w:r w:rsidRPr="00B37A74">
        <w:rPr>
          <w:rFonts w:eastAsiaTheme="minorEastAsia"/>
        </w:rPr>
        <w:t>ially</w:t>
      </w:r>
      <w:proofErr w:type="spellEnd"/>
      <w:r w:rsidRPr="00B37A74">
        <w:rPr>
          <w:rFonts w:eastAsiaTheme="minorEastAsia"/>
        </w:rPr>
        <w:t xml:space="preserve">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w:t>
      </w:r>
      <w:proofErr w:type="spellStart"/>
      <w:r w:rsidRPr="00B37A74">
        <w:rPr>
          <w:rFonts w:eastAsiaTheme="minorEastAsia"/>
        </w:rPr>
        <w:t>redictors</w:t>
      </w:r>
      <w:proofErr w:type="spellEnd"/>
      <w:r w:rsidRPr="00B37A74">
        <w:rPr>
          <w:rFonts w:eastAsiaTheme="minorEastAsia"/>
        </w:rPr>
        <w:t xml:space="preserve">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not only the intercepts but also slopes to vary across species.</w:t>
      </w:r>
      <w:r w:rsidRPr="00B37A74" w:rsidDel="002E21F5">
        <w:rPr>
          <w:rFonts w:eastAsiaTheme="minorEastAsia"/>
        </w:rPr>
        <w:t xml:space="preserve"> </w:t>
      </w:r>
    </w:p>
    <w:p w14:paraId="1F826C43" w14:textId="7DFF5C2D"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w:t>
      </w:r>
      <w:r w:rsidRPr="00B37A74">
        <w:rPr>
          <w:rFonts w:eastAsiaTheme="minorEastAsia"/>
          <w:bCs/>
          <w:iCs/>
        </w:rPr>
        <w:lastRenderedPageBreak/>
        <w:t xml:space="preserve">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w:t>
      </w:r>
      <w:proofErr w:type="spellStart"/>
      <w:r w:rsidR="00993E52">
        <w:rPr>
          <w:rFonts w:eastAsiaTheme="minorEastAsia"/>
          <w:bCs/>
          <w:iCs/>
        </w:rPr>
        <w:t>th</w:t>
      </w:r>
      <w:proofErr w:type="spellEnd"/>
      <w:r w:rsidR="00993E52">
        <w:rPr>
          <w:rFonts w:eastAsiaTheme="minorEastAsia"/>
          <w:bCs/>
          <w:iCs/>
        </w:rPr>
        <w:t xml:space="preserve">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BC487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BC487A"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BC487A"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B2872F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w:t>
      </w:r>
      <w:r w:rsidRPr="00B37A74">
        <w:rPr>
          <w:rFonts w:eastAsiaTheme="minorEastAsia"/>
        </w:rPr>
        <w:lastRenderedPageBreak/>
        <w:t xml:space="preserve">interested in examining relationships within species over “ontogenetic size”, and because we do not </w:t>
      </w:r>
      <w:r w:rsidR="001728A4">
        <w:rPr>
          <w:rFonts w:eastAsiaTheme="minorEastAsia"/>
        </w:rPr>
        <w:t xml:space="preserve">want to confound that effect with any relationship that might occur across species </w:t>
      </w:r>
      <w:r w:rsidR="00C8169C">
        <w:rPr>
          <w:rFonts w:eastAsiaTheme="minorEastAsia"/>
        </w:rPr>
        <w:t>that</w:t>
      </w:r>
      <w:r w:rsidR="00917FA9">
        <w:rPr>
          <w:rFonts w:eastAsiaTheme="minorEastAsia"/>
        </w:rPr>
        <w:t xml:space="preserve"> </w:t>
      </w:r>
      <w:r w:rsidR="001728A4">
        <w:rPr>
          <w:rFonts w:eastAsiaTheme="minorEastAsia"/>
        </w:rPr>
        <w:t>have different asymptotic sizes</w:t>
      </w:r>
      <w:r w:rsidR="00917FA9">
        <w:rPr>
          <w:rFonts w:eastAsiaTheme="minorEastAsia"/>
        </w:rPr>
        <w:t>.</w:t>
      </w:r>
      <w:r w:rsidR="001728A4">
        <w:rPr>
          <w:rFonts w:eastAsiaTheme="minorEastAsia"/>
        </w:rPr>
        <w:t xml:space="preserve"> </w:t>
      </w:r>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42741027"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i-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Youngflesh,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Gabry et al.,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9F07A4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8D3C07">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Gilk8qOR/SjPMLzuW","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w:t>
      </w:r>
      <w:r w:rsidRPr="00B37A74">
        <w:rPr>
          <w:rFonts w:eastAsiaTheme="minorEastAsia"/>
        </w:rPr>
        <w:lastRenderedPageBreak/>
        <w:t xml:space="preserve">2, where </w:t>
      </w:r>
      <m:oMath>
        <m:r>
          <w:rPr>
            <w:rFonts w:ascii="Cambria Math" w:hAnsi="Cambria Math"/>
          </w:rPr>
          <m:t>∆</m:t>
        </m:r>
      </m:oMath>
      <w:r w:rsidRPr="00B37A74">
        <w:t>WAIC is each models di</w:t>
      </w:r>
      <w:proofErr w:type="spellStart"/>
      <w:r w:rsidRPr="00B37A74">
        <w:t>fference</w:t>
      </w:r>
      <w:proofErr w:type="spellEnd"/>
      <w:r w:rsidRPr="00B37A74">
        <w:t xml:space="preserve"> to the lowest WAIC across models, in line with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 xml:space="preserve">dynamic energy </w:t>
      </w:r>
      <w:proofErr w:type="gramStart"/>
      <w:r w:rsidR="00C81BA1">
        <w:rPr>
          <w:rFonts w:eastAsiaTheme="minorEastAsia"/>
        </w:rPr>
        <w:t>budget</w:t>
      </w:r>
      <w:r w:rsidR="00A577FB">
        <w:rPr>
          <w:rFonts w:eastAsiaTheme="minorEastAsia"/>
        </w:rPr>
        <w:t>, and</w:t>
      </w:r>
      <w:proofErr w:type="gramEnd"/>
      <w:r w:rsidR="00A577FB">
        <w:rPr>
          <w:rFonts w:eastAsiaTheme="minorEastAsia"/>
        </w:rPr>
        <w:t xml:space="preserve">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Cuenco et al., 1985; Kitchell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BC487A"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0F3C73DB"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of 5</w:t>
      </w:r>
      <w:r w:rsidR="00FF1B84">
        <w:rPr>
          <w:rFonts w:eastAsiaTheme="minorEastAsia"/>
        </w:rPr>
        <w:t>.</w:t>
      </w:r>
      <w:r w:rsidRPr="00A0735B">
        <w:rPr>
          <w:rFonts w:eastAsiaTheme="minorEastAsia"/>
        </w:rPr>
        <w:t xml:space="preserve">6 </w:t>
      </w:r>
      <m:oMath>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594AFD">
        <w:rPr>
          <w:rFonts w:eastAsiaTheme="minorEastAsia"/>
          <w:iCs/>
        </w:rPr>
        <w:t xml:space="preserve">Hence, to </w:t>
      </w:r>
      <w:r w:rsidR="00E4244C">
        <w:rPr>
          <w:rFonts w:eastAsiaTheme="minorEastAsia"/>
          <w:iCs/>
        </w:rPr>
        <w:t xml:space="preserve">convert </w:t>
      </w:r>
      <w:r w:rsidR="00026052">
        <w:rPr>
          <w:rFonts w:eastAsiaTheme="minorEastAsia"/>
          <w:iCs/>
        </w:rPr>
        <w:t>our estimated intercept</w:t>
      </w:r>
      <w:r w:rsidR="00E91928">
        <w:rPr>
          <w:rFonts w:eastAsiaTheme="minorEastAsia"/>
          <w:iCs/>
        </w:rPr>
        <w:t xml:space="preserve"> </w:t>
      </w:r>
      <w:r w:rsidR="00643EF1">
        <w:rPr>
          <w:rFonts w:eastAsiaTheme="minorEastAsia"/>
          <w:iCs/>
        </w:rPr>
        <w:t>for routine</w:t>
      </w:r>
      <w:r w:rsidR="00852612">
        <w:rPr>
          <w:rFonts w:eastAsiaTheme="minorEastAsia"/>
          <w:iCs/>
        </w:rPr>
        <w:t>/resting</w:t>
      </w:r>
      <w:r w:rsidR="00643EF1">
        <w:rPr>
          <w:rFonts w:eastAsiaTheme="minorEastAsia"/>
          <w:iCs/>
        </w:rPr>
        <w:t xml:space="preserve"> metabolic rate</w:t>
      </w:r>
      <w:r w:rsidR="00852612">
        <w:rPr>
          <w:rFonts w:eastAsiaTheme="minorEastAsia"/>
          <w:iCs/>
        </w:rPr>
        <w:t xml:space="preserve">s </w:t>
      </w:r>
      <w:r w:rsidR="00A87E06">
        <w:rPr>
          <w:rFonts w:eastAsiaTheme="minorEastAsia"/>
          <w:iCs/>
        </w:rPr>
        <w:t xml:space="preserve">from </w:t>
      </w:r>
      <w:r w:rsidR="00147361">
        <w:rPr>
          <w:rFonts w:eastAsiaTheme="minorEastAsia"/>
          <w:iCs/>
        </w:rPr>
        <w:t xml:space="preserve">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sidR="00BC0A7A">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F7347E">
        <w:rPr>
          <w:rFonts w:eastAsiaTheme="minorEastAsia"/>
        </w:rPr>
        <w:t xml:space="preserve">, we multiply </w:t>
      </w:r>
      <w:proofErr w:type="gramStart"/>
      <w:r w:rsidR="000D62DD">
        <w:rPr>
          <w:rFonts w:eastAsiaTheme="minorEastAsia"/>
        </w:rPr>
        <w:lastRenderedPageBreak/>
        <w:t>exp(</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000D62DD">
        <w:rPr>
          <w:rFonts w:eastAsiaTheme="minorEastAsia"/>
        </w:rPr>
        <w:t xml:space="preserve">) </w:t>
      </w:r>
      <w:r w:rsidR="00F7347E">
        <w:rPr>
          <w:rFonts w:eastAsiaTheme="minorEastAsia"/>
        </w:rPr>
        <w:t xml:space="preserve">with </w:t>
      </w:r>
      <w:r w:rsidR="00F7347E" w:rsidRPr="00F7347E">
        <w:rPr>
          <w:rFonts w:eastAsiaTheme="minorEastAsia"/>
        </w:rPr>
        <w:t>0.0608063</w:t>
      </w:r>
      <w:r w:rsidR="00CC177E">
        <w:rPr>
          <w:rFonts w:eastAsiaTheme="minorEastAsia"/>
        </w:rPr>
        <w:t>.</w:t>
      </w:r>
      <w:r w:rsidR="00B0082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w:t>
      </w:r>
      <w:proofErr w:type="spellStart"/>
      <w:r w:rsidRPr="00B37A74">
        <w:rPr>
          <w:rFonts w:eastAsiaTheme="minorEastAsia"/>
        </w:rPr>
        <w:t>te</w:t>
      </w:r>
      <w:proofErr w:type="spellEnd"/>
      <w:r w:rsidRPr="00B37A74">
        <w:rPr>
          <w:rFonts w:eastAsiaTheme="minorEastAsia"/>
        </w:rPr>
        <w:t xml:space="preserv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w:t>
      </w:r>
      <w:proofErr w:type="spellStart"/>
      <w:r w:rsidRPr="00B37A74">
        <w:rPr>
          <w:rFonts w:eastAsiaTheme="minorEastAsia"/>
        </w:rPr>
        <w:t>ature</w:t>
      </w:r>
      <w:proofErr w:type="spellEnd"/>
      <w:r w:rsidRPr="00B37A74">
        <w:rPr>
          <w:rFonts w:eastAsiaTheme="minorEastAsia"/>
        </w:rPr>
        <w:t xml:space="preserv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w:t>
      </w:r>
      <w:proofErr w:type="gramStart"/>
      <w:r w:rsidRPr="00B37A74">
        <w:rPr>
          <w:rFonts w:eastAsiaTheme="minorEastAsia"/>
        </w:rPr>
        <w:t>analyses</w:t>
      </w:r>
      <w:proofErr w:type="gramEnd"/>
      <w:r w:rsidRPr="00B37A74">
        <w:rPr>
          <w:rFonts w:eastAsiaTheme="minorEastAsia"/>
        </w:rPr>
        <w:t xml:space="preserve">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762D3191" w14:textId="77777777" w:rsidR="009A4732" w:rsidRPr="009A4732" w:rsidRDefault="00A22A36" w:rsidP="00556592">
      <w:pPr>
        <w:pStyle w:val="Bibliography"/>
        <w:spacing w:line="240" w:lineRule="auto"/>
        <w:contextualSpacing/>
        <w:rPr>
          <w:lang w:val="en-GB"/>
        </w:rPr>
      </w:pPr>
      <w:r w:rsidRPr="00C22D0F">
        <w:t xml:space="preserve"> </w:t>
      </w:r>
      <w:r w:rsidR="009A4732">
        <w:fldChar w:fldCharType="begin"/>
      </w:r>
      <w:r w:rsidR="009A4732">
        <w:instrText xml:space="preserve"> ADDIN ZOTERO_BIBL {"uncited":[],"omitted":[],"custom":[]} CSL_BIBLIOGRAPHY </w:instrText>
      </w:r>
      <w:r w:rsidR="009A4732">
        <w:fldChar w:fldCharType="separate"/>
      </w:r>
      <w:r w:rsidR="009A4732" w:rsidRPr="009A4732">
        <w:rPr>
          <w:lang w:val="en-GB"/>
        </w:rPr>
        <w:t xml:space="preserve">Andersen, K. H., Beyer, J. E., &amp; Lundberg, P. (2009). Trophic and individual efficiencies of size-structured communities. </w:t>
      </w:r>
      <w:r w:rsidR="009A4732" w:rsidRPr="009A4732">
        <w:rPr>
          <w:i/>
          <w:iCs/>
          <w:lang w:val="en-GB"/>
        </w:rPr>
        <w:t>Proceedings of the Royal Society B: Biological Sciences</w:t>
      </w:r>
      <w:r w:rsidR="009A4732" w:rsidRPr="009A4732">
        <w:rPr>
          <w:lang w:val="en-GB"/>
        </w:rPr>
        <w:t xml:space="preserve">, </w:t>
      </w:r>
      <w:r w:rsidR="009A4732" w:rsidRPr="009A4732">
        <w:rPr>
          <w:i/>
          <w:iCs/>
          <w:lang w:val="en-GB"/>
        </w:rPr>
        <w:t>276</w:t>
      </w:r>
      <w:r w:rsidR="009A4732" w:rsidRPr="009A4732">
        <w:rPr>
          <w:lang w:val="en-GB"/>
        </w:rPr>
        <w:t>(1654), 109–114. https://doi.org/10.1098/rspb.2008.0951</w:t>
      </w:r>
    </w:p>
    <w:p w14:paraId="3ED38448" w14:textId="77777777" w:rsidR="009A4732" w:rsidRPr="009A4732" w:rsidRDefault="009A4732" w:rsidP="00556592">
      <w:pPr>
        <w:pStyle w:val="Bibliography"/>
        <w:spacing w:line="240" w:lineRule="auto"/>
        <w:contextualSpacing/>
        <w:rPr>
          <w:lang w:val="en-GB"/>
        </w:rPr>
      </w:pPr>
      <w:r w:rsidRPr="00170C31">
        <w:rPr>
          <w:lang w:val="sv-SE"/>
        </w:rPr>
        <w:t xml:space="preserve">Angilletta, M. J., &amp; Dunham, A. E. (2003). </w:t>
      </w:r>
      <w:r w:rsidRPr="009A4732">
        <w:rPr>
          <w:lang w:val="en-GB"/>
        </w:rPr>
        <w:t xml:space="preserve">The temperature-size rule in ectotherms: Simple evolutionary explanations may not be general. </w:t>
      </w:r>
      <w:r w:rsidRPr="009A4732">
        <w:rPr>
          <w:i/>
          <w:iCs/>
          <w:lang w:val="en-GB"/>
        </w:rPr>
        <w:t>The American Naturalist</w:t>
      </w:r>
      <w:r w:rsidRPr="009A4732">
        <w:rPr>
          <w:lang w:val="en-GB"/>
        </w:rPr>
        <w:t xml:space="preserve">, </w:t>
      </w:r>
      <w:r w:rsidRPr="009A4732">
        <w:rPr>
          <w:i/>
          <w:iCs/>
          <w:lang w:val="en-GB"/>
        </w:rPr>
        <w:t>162</w:t>
      </w:r>
      <w:r w:rsidRPr="009A4732">
        <w:rPr>
          <w:lang w:val="en-GB"/>
        </w:rPr>
        <w:t>, 332–342.</w:t>
      </w:r>
    </w:p>
    <w:p w14:paraId="53869AB1" w14:textId="77777777" w:rsidR="009A4732" w:rsidRPr="009A4732" w:rsidRDefault="009A4732" w:rsidP="00556592">
      <w:pPr>
        <w:pStyle w:val="Bibliography"/>
        <w:spacing w:line="240" w:lineRule="auto"/>
        <w:contextualSpacing/>
        <w:rPr>
          <w:lang w:val="en-GB"/>
        </w:rPr>
      </w:pPr>
      <w:r w:rsidRPr="009A4732">
        <w:rPr>
          <w:lang w:val="en-GB"/>
        </w:rPr>
        <w:t xml:space="preserve">Armstrong, J. D., &amp; Hawkins, L. A. (2008). Standard metabolic rate of pike, </w:t>
      </w:r>
      <w:r w:rsidRPr="009A4732">
        <w:rPr>
          <w:i/>
          <w:iCs/>
          <w:lang w:val="en-GB"/>
        </w:rPr>
        <w:t>Esox lucius</w:t>
      </w:r>
      <w:r w:rsidRPr="009A4732">
        <w:rPr>
          <w:lang w:val="en-GB"/>
        </w:rPr>
        <w:t xml:space="preserve">: Variation among studies and implications for energy flow modelling. </w:t>
      </w:r>
      <w:r w:rsidRPr="009A4732">
        <w:rPr>
          <w:i/>
          <w:iCs/>
          <w:lang w:val="en-GB"/>
        </w:rPr>
        <w:t>Hydrobiologia</w:t>
      </w:r>
      <w:r w:rsidRPr="009A4732">
        <w:rPr>
          <w:lang w:val="en-GB"/>
        </w:rPr>
        <w:t xml:space="preserve">, </w:t>
      </w:r>
      <w:r w:rsidRPr="009A4732">
        <w:rPr>
          <w:i/>
          <w:iCs/>
          <w:lang w:val="en-GB"/>
        </w:rPr>
        <w:t>601</w:t>
      </w:r>
      <w:r w:rsidRPr="009A4732">
        <w:rPr>
          <w:lang w:val="en-GB"/>
        </w:rPr>
        <w:t>(1), 83–90. https://doi.org/10.1007/s10750-007-9268-x</w:t>
      </w:r>
    </w:p>
    <w:p w14:paraId="6DE95EA6" w14:textId="77777777" w:rsidR="009A4732" w:rsidRPr="009A4732" w:rsidRDefault="009A4732" w:rsidP="00556592">
      <w:pPr>
        <w:pStyle w:val="Bibliography"/>
        <w:spacing w:line="240" w:lineRule="auto"/>
        <w:contextualSpacing/>
        <w:rPr>
          <w:lang w:val="en-GB"/>
        </w:rPr>
      </w:pPr>
      <w:r w:rsidRPr="009A4732">
        <w:rPr>
          <w:lang w:val="en-GB"/>
        </w:rPr>
        <w:t xml:space="preserve">Atkinson, D. (1994). Temperature and organism size—A biological law for ectotherms? In </w:t>
      </w:r>
      <w:r w:rsidRPr="009A4732">
        <w:rPr>
          <w:i/>
          <w:iCs/>
          <w:lang w:val="en-GB"/>
        </w:rPr>
        <w:t>Advances in Ecological Research</w:t>
      </w:r>
      <w:r w:rsidRPr="009A4732">
        <w:rPr>
          <w:lang w:val="en-GB"/>
        </w:rPr>
        <w:t xml:space="preserve"> (Vol. 25, pp. 1–58). Elsevier. https://doi.org/10.1016/S0065-2504(08)60212-3</w:t>
      </w:r>
    </w:p>
    <w:p w14:paraId="2CE10B27" w14:textId="77777777" w:rsidR="009A4732" w:rsidRPr="009A4732" w:rsidRDefault="009A4732" w:rsidP="00556592">
      <w:pPr>
        <w:pStyle w:val="Bibliography"/>
        <w:spacing w:line="240" w:lineRule="auto"/>
        <w:contextualSpacing/>
        <w:rPr>
          <w:lang w:val="en-GB"/>
        </w:rPr>
      </w:pPr>
      <w:r w:rsidRPr="009A4732">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9A4732">
        <w:rPr>
          <w:i/>
          <w:iCs/>
          <w:lang w:val="en-GB"/>
        </w:rPr>
        <w:t>Global Ecology and Biogeography</w:t>
      </w:r>
      <w:r w:rsidRPr="009A4732">
        <w:rPr>
          <w:lang w:val="en-GB"/>
        </w:rPr>
        <w:t xml:space="preserve">, </w:t>
      </w:r>
      <w:r w:rsidRPr="009A4732">
        <w:rPr>
          <w:i/>
          <w:iCs/>
          <w:lang w:val="en-GB"/>
        </w:rPr>
        <w:t>28</w:t>
      </w:r>
      <w:r w:rsidRPr="009A4732">
        <w:rPr>
          <w:lang w:val="en-GB"/>
        </w:rPr>
        <w:t>(2), 64–77. https://doi.org/10.1111/geb.12847</w:t>
      </w:r>
    </w:p>
    <w:p w14:paraId="5075B2F4" w14:textId="77777777" w:rsidR="009A4732" w:rsidRPr="009A4732" w:rsidRDefault="009A4732" w:rsidP="00556592">
      <w:pPr>
        <w:pStyle w:val="Bibliography"/>
        <w:spacing w:line="240" w:lineRule="auto"/>
        <w:contextualSpacing/>
        <w:rPr>
          <w:lang w:val="en-GB"/>
        </w:rPr>
      </w:pPr>
      <w:r w:rsidRPr="009A4732">
        <w:rPr>
          <w:lang w:val="en-GB"/>
        </w:rPr>
        <w:t xml:space="preserve">Audzijonyte, A., &amp; Pecl, G. T. (2018). Deep impact of fisheries. </w:t>
      </w:r>
      <w:r w:rsidRPr="009A4732">
        <w:rPr>
          <w:i/>
          <w:iCs/>
          <w:lang w:val="en-GB"/>
        </w:rPr>
        <w:t>Nature Ecology &amp; Evolution</w:t>
      </w:r>
      <w:r w:rsidRPr="009A4732">
        <w:rPr>
          <w:lang w:val="en-GB"/>
        </w:rPr>
        <w:t xml:space="preserve">, </w:t>
      </w:r>
      <w:r w:rsidRPr="009A4732">
        <w:rPr>
          <w:i/>
          <w:iCs/>
          <w:lang w:val="en-GB"/>
        </w:rPr>
        <w:t>2</w:t>
      </w:r>
      <w:r w:rsidRPr="009A4732">
        <w:rPr>
          <w:lang w:val="en-GB"/>
        </w:rPr>
        <w:t>(9), 1348–1349. https://doi.org/10.1038/s41559-018-0653-9</w:t>
      </w:r>
    </w:p>
    <w:p w14:paraId="4E5F2809" w14:textId="77777777" w:rsidR="009A4732" w:rsidRPr="009A4732" w:rsidRDefault="009A4732" w:rsidP="00556592">
      <w:pPr>
        <w:pStyle w:val="Bibliography"/>
        <w:spacing w:line="240" w:lineRule="auto"/>
        <w:contextualSpacing/>
        <w:rPr>
          <w:lang w:val="en-GB"/>
        </w:rPr>
      </w:pPr>
      <w:r w:rsidRPr="009A4732">
        <w:rPr>
          <w:lang w:val="en-GB"/>
        </w:rPr>
        <w:t xml:space="preserve">Audzijonyte, A., Richards, S. A., Stuart-Smith, R. D., Pecl, G., Edgar, G. J., Barrett, N. S., Payne, N., &amp; Blanchard, J. L. (2020). Fish body sizes change with temperature but not all species shrink with warming. </w:t>
      </w:r>
      <w:r w:rsidRPr="009A4732">
        <w:rPr>
          <w:i/>
          <w:iCs/>
          <w:lang w:val="en-GB"/>
        </w:rPr>
        <w:t>Nature Ecology &amp; Evolution</w:t>
      </w:r>
      <w:r w:rsidRPr="009A4732">
        <w:rPr>
          <w:lang w:val="en-GB"/>
        </w:rPr>
        <w:t xml:space="preserve">, </w:t>
      </w:r>
      <w:r w:rsidRPr="009A4732">
        <w:rPr>
          <w:i/>
          <w:iCs/>
          <w:lang w:val="en-GB"/>
        </w:rPr>
        <w:t>4</w:t>
      </w:r>
      <w:r w:rsidRPr="009A4732">
        <w:rPr>
          <w:lang w:val="en-GB"/>
        </w:rPr>
        <w:t>, 809–814. https://doi.org/10.1038/s41559-020-1171-0</w:t>
      </w:r>
    </w:p>
    <w:p w14:paraId="338FC29A" w14:textId="77777777" w:rsidR="009A4732" w:rsidRPr="009A4732" w:rsidRDefault="009A4732" w:rsidP="00556592">
      <w:pPr>
        <w:pStyle w:val="Bibliography"/>
        <w:spacing w:line="240" w:lineRule="auto"/>
        <w:contextualSpacing/>
        <w:rPr>
          <w:lang w:val="en-GB"/>
        </w:rPr>
      </w:pPr>
      <w:r w:rsidRPr="009A4732">
        <w:rPr>
          <w:lang w:val="en-GB"/>
        </w:rPr>
        <w:t xml:space="preserve">Barneche, D. R., &amp; Allen, A. P. (2018). The energetics of fish growth and how it constrains food-web trophic structure. </w:t>
      </w:r>
      <w:r w:rsidRPr="009A4732">
        <w:rPr>
          <w:i/>
          <w:iCs/>
          <w:lang w:val="en-GB"/>
        </w:rPr>
        <w:t>Ecology Letters</w:t>
      </w:r>
      <w:r w:rsidRPr="009A4732">
        <w:rPr>
          <w:lang w:val="en-GB"/>
        </w:rPr>
        <w:t xml:space="preserve">, </w:t>
      </w:r>
      <w:r w:rsidRPr="009A4732">
        <w:rPr>
          <w:i/>
          <w:iCs/>
          <w:lang w:val="en-GB"/>
        </w:rPr>
        <w:t>21</w:t>
      </w:r>
      <w:r w:rsidRPr="009A4732">
        <w:rPr>
          <w:lang w:val="en-GB"/>
        </w:rPr>
        <w:t>(6), 836–844. https://doi.org/10.1111/ele.12947</w:t>
      </w:r>
    </w:p>
    <w:p w14:paraId="2D2965EA" w14:textId="77777777" w:rsidR="009A4732" w:rsidRPr="009A4732" w:rsidRDefault="009A4732" w:rsidP="00556592">
      <w:pPr>
        <w:pStyle w:val="Bibliography"/>
        <w:spacing w:line="240" w:lineRule="auto"/>
        <w:contextualSpacing/>
        <w:rPr>
          <w:lang w:val="en-GB"/>
        </w:rPr>
      </w:pPr>
      <w:r w:rsidRPr="009A4732">
        <w:rPr>
          <w:lang w:val="en-GB"/>
        </w:rPr>
        <w:t xml:space="preserve">Barneche, D. R., Jahn, M., &amp; Seebacher, F. (2019). Warming increases the cost of growth in a model vertebrate. </w:t>
      </w:r>
      <w:r w:rsidRPr="009A4732">
        <w:rPr>
          <w:i/>
          <w:iCs/>
          <w:lang w:val="en-GB"/>
        </w:rPr>
        <w:t>Functional Ecology</w:t>
      </w:r>
      <w:r w:rsidRPr="009A4732">
        <w:rPr>
          <w:lang w:val="en-GB"/>
        </w:rPr>
        <w:t xml:space="preserve">, </w:t>
      </w:r>
      <w:r w:rsidRPr="009A4732">
        <w:rPr>
          <w:i/>
          <w:iCs/>
          <w:lang w:val="en-GB"/>
        </w:rPr>
        <w:t>33</w:t>
      </w:r>
      <w:r w:rsidRPr="009A4732">
        <w:rPr>
          <w:lang w:val="en-GB"/>
        </w:rPr>
        <w:t>(7), 1256–1266. https://doi.org/10.1111/1365-2435.13348</w:t>
      </w:r>
    </w:p>
    <w:p w14:paraId="28377EED" w14:textId="77777777" w:rsidR="009A4732" w:rsidRPr="009A4732" w:rsidRDefault="009A4732" w:rsidP="00556592">
      <w:pPr>
        <w:pStyle w:val="Bibliography"/>
        <w:spacing w:line="240" w:lineRule="auto"/>
        <w:contextualSpacing/>
        <w:rPr>
          <w:lang w:val="en-GB"/>
        </w:rPr>
      </w:pPr>
      <w:r w:rsidRPr="009A4732">
        <w:rPr>
          <w:lang w:val="en-GB"/>
        </w:rPr>
        <w:t xml:space="preserve">Barneche, D. R., Robertson, D. R., White, C. R., &amp; Marshall, D. J. (2018). Fish reproductive-energy output increases disproportionately with body size. </w:t>
      </w:r>
      <w:r w:rsidRPr="009A4732">
        <w:rPr>
          <w:i/>
          <w:iCs/>
          <w:lang w:val="en-GB"/>
        </w:rPr>
        <w:t>Science</w:t>
      </w:r>
      <w:r w:rsidRPr="009A4732">
        <w:rPr>
          <w:lang w:val="en-GB"/>
        </w:rPr>
        <w:t xml:space="preserve">, </w:t>
      </w:r>
      <w:r w:rsidRPr="009A4732">
        <w:rPr>
          <w:i/>
          <w:iCs/>
          <w:lang w:val="en-GB"/>
        </w:rPr>
        <w:t>360</w:t>
      </w:r>
      <w:r w:rsidRPr="009A4732">
        <w:rPr>
          <w:lang w:val="en-GB"/>
        </w:rPr>
        <w:t>(6389), 642–645. https://doi.org/10.1126/science.aao6868</w:t>
      </w:r>
    </w:p>
    <w:p w14:paraId="740D176C"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Baudron, A. R., Needle, C. L., Rijnsdorp, A. D., &amp; Marshall, C. T. (2014). Warming temperatures and smaller body sizes: Synchronous changes in growth of North Sea fishes. </w:t>
      </w:r>
      <w:r w:rsidRPr="009A4732">
        <w:rPr>
          <w:i/>
          <w:iCs/>
          <w:lang w:val="en-GB"/>
        </w:rPr>
        <w:t>Global Change Biology</w:t>
      </w:r>
      <w:r w:rsidRPr="009A4732">
        <w:rPr>
          <w:lang w:val="en-GB"/>
        </w:rPr>
        <w:t xml:space="preserve">, </w:t>
      </w:r>
      <w:r w:rsidRPr="009A4732">
        <w:rPr>
          <w:i/>
          <w:iCs/>
          <w:lang w:val="en-GB"/>
        </w:rPr>
        <w:t>20</w:t>
      </w:r>
      <w:r w:rsidRPr="009A4732">
        <w:rPr>
          <w:lang w:val="en-GB"/>
        </w:rPr>
        <w:t>(4), 1023–1031. https://doi.org/10.1111/gcb.12514</w:t>
      </w:r>
    </w:p>
    <w:p w14:paraId="35487575" w14:textId="77777777" w:rsidR="009A4732" w:rsidRPr="009A4732" w:rsidRDefault="009A4732" w:rsidP="00556592">
      <w:pPr>
        <w:pStyle w:val="Bibliography"/>
        <w:spacing w:line="240" w:lineRule="auto"/>
        <w:contextualSpacing/>
        <w:rPr>
          <w:lang w:val="en-GB"/>
        </w:rPr>
      </w:pPr>
      <w:r w:rsidRPr="009A4732">
        <w:rPr>
          <w:lang w:val="en-GB"/>
        </w:rPr>
        <w:t xml:space="preserve">Beamish, F. W. H. (1964). Respiration of fishes with special emphasis on standard oxygen consumption II. Influence of weight and temperature on respiration of several species’. </w:t>
      </w:r>
      <w:r w:rsidRPr="009A4732">
        <w:rPr>
          <w:i/>
          <w:iCs/>
          <w:lang w:val="en-GB"/>
        </w:rPr>
        <w:t>Canadian Journal of Zoology/Revue Canadienne de Zoologie</w:t>
      </w:r>
      <w:r w:rsidRPr="009A4732">
        <w:rPr>
          <w:lang w:val="en-GB"/>
        </w:rPr>
        <w:t xml:space="preserve">, </w:t>
      </w:r>
      <w:r w:rsidRPr="009A4732">
        <w:rPr>
          <w:i/>
          <w:iCs/>
          <w:lang w:val="en-GB"/>
        </w:rPr>
        <w:t>42</w:t>
      </w:r>
      <w:r w:rsidRPr="009A4732">
        <w:rPr>
          <w:lang w:val="en-GB"/>
        </w:rPr>
        <w:t>(2), 177–188.</w:t>
      </w:r>
    </w:p>
    <w:p w14:paraId="37CEE0A5" w14:textId="77777777" w:rsidR="009A4732" w:rsidRPr="009A4732" w:rsidRDefault="009A4732" w:rsidP="00556592">
      <w:pPr>
        <w:pStyle w:val="Bibliography"/>
        <w:spacing w:line="240" w:lineRule="auto"/>
        <w:contextualSpacing/>
        <w:rPr>
          <w:lang w:val="en-GB"/>
        </w:rPr>
      </w:pPr>
      <w:r w:rsidRPr="009A4732">
        <w:rPr>
          <w:lang w:val="en-GB"/>
        </w:rPr>
        <w:t>Björnsson, B., Steinarsson, A., &amp; Árnason, T. (2007). Growth model for Atlantic cod (</w:t>
      </w:r>
      <w:r w:rsidRPr="009A4732">
        <w:rPr>
          <w:i/>
          <w:iCs/>
          <w:lang w:val="en-GB"/>
        </w:rPr>
        <w:t>Gadus morhua</w:t>
      </w:r>
      <w:r w:rsidRPr="009A4732">
        <w:rPr>
          <w:lang w:val="en-GB"/>
        </w:rPr>
        <w:t xml:space="preserve">): Effects of temperature and body weight on growth rate. </w:t>
      </w:r>
      <w:r w:rsidRPr="009A4732">
        <w:rPr>
          <w:i/>
          <w:iCs/>
          <w:lang w:val="en-GB"/>
        </w:rPr>
        <w:t>Aquaculture</w:t>
      </w:r>
      <w:r w:rsidRPr="009A4732">
        <w:rPr>
          <w:lang w:val="en-GB"/>
        </w:rPr>
        <w:t xml:space="preserve">, </w:t>
      </w:r>
      <w:r w:rsidRPr="009A4732">
        <w:rPr>
          <w:i/>
          <w:iCs/>
          <w:lang w:val="en-GB"/>
        </w:rPr>
        <w:t>271</w:t>
      </w:r>
      <w:r w:rsidRPr="009A4732">
        <w:rPr>
          <w:lang w:val="en-GB"/>
        </w:rPr>
        <w:t>(1–4), 216–226. https://doi.org/10.1016/j.aquaculture.2007.06.026</w:t>
      </w:r>
    </w:p>
    <w:p w14:paraId="168CFD4D" w14:textId="77777777" w:rsidR="009A4732" w:rsidRPr="009A4732" w:rsidRDefault="009A4732" w:rsidP="00556592">
      <w:pPr>
        <w:pStyle w:val="Bibliography"/>
        <w:spacing w:line="240" w:lineRule="auto"/>
        <w:contextualSpacing/>
        <w:rPr>
          <w:lang w:val="en-GB"/>
        </w:rPr>
      </w:pPr>
      <w:r w:rsidRPr="009A4732">
        <w:rPr>
          <w:lang w:val="en-GB"/>
        </w:rPr>
        <w:t xml:space="preserve">Blanchard, J. L., Heneghan, R. F., Everett, J. D., Trebilco, R., &amp; Richardson, A. J. (2017). From bacteria to whales: Using functional size spectra to model marine ecosystems. </w:t>
      </w:r>
      <w:r w:rsidRPr="009A4732">
        <w:rPr>
          <w:i/>
          <w:iCs/>
          <w:lang w:val="en-GB"/>
        </w:rPr>
        <w:t>Trends in Ecology &amp; Evolution</w:t>
      </w:r>
      <w:r w:rsidRPr="009A4732">
        <w:rPr>
          <w:lang w:val="en-GB"/>
        </w:rPr>
        <w:t xml:space="preserve">, </w:t>
      </w:r>
      <w:r w:rsidRPr="009A4732">
        <w:rPr>
          <w:i/>
          <w:iCs/>
          <w:lang w:val="en-GB"/>
        </w:rPr>
        <w:t>32</w:t>
      </w:r>
      <w:r w:rsidRPr="009A4732">
        <w:rPr>
          <w:lang w:val="en-GB"/>
        </w:rPr>
        <w:t>(3), 174–186. https://doi.org/10.1016/j.tree.2016.12.003</w:t>
      </w:r>
    </w:p>
    <w:p w14:paraId="39DE20E8" w14:textId="77777777" w:rsidR="009A4732" w:rsidRPr="009A4732" w:rsidRDefault="009A4732" w:rsidP="00556592">
      <w:pPr>
        <w:pStyle w:val="Bibliography"/>
        <w:spacing w:line="240" w:lineRule="auto"/>
        <w:contextualSpacing/>
        <w:rPr>
          <w:lang w:val="en-GB"/>
        </w:rPr>
      </w:pPr>
      <w:r w:rsidRPr="009A4732">
        <w:rPr>
          <w:lang w:val="en-GB"/>
        </w:rPr>
        <w:t xml:space="preserve">Bokma, F. (2004). Evidence against universal metabolic allometry. </w:t>
      </w:r>
      <w:r w:rsidRPr="009A4732">
        <w:rPr>
          <w:i/>
          <w:iCs/>
          <w:lang w:val="en-GB"/>
        </w:rPr>
        <w:t>Functional Ecology</w:t>
      </w:r>
      <w:r w:rsidRPr="009A4732">
        <w:rPr>
          <w:lang w:val="en-GB"/>
        </w:rPr>
        <w:t xml:space="preserve">, </w:t>
      </w:r>
      <w:r w:rsidRPr="009A4732">
        <w:rPr>
          <w:i/>
          <w:iCs/>
          <w:lang w:val="en-GB"/>
        </w:rPr>
        <w:t>18</w:t>
      </w:r>
      <w:r w:rsidRPr="009A4732">
        <w:rPr>
          <w:lang w:val="en-GB"/>
        </w:rPr>
        <w:t>(2), 184–187.</w:t>
      </w:r>
    </w:p>
    <w:p w14:paraId="19A12506" w14:textId="77777777" w:rsidR="009A4732" w:rsidRPr="009A4732" w:rsidRDefault="009A4732" w:rsidP="00556592">
      <w:pPr>
        <w:pStyle w:val="Bibliography"/>
        <w:spacing w:line="240" w:lineRule="auto"/>
        <w:contextualSpacing/>
        <w:rPr>
          <w:lang w:val="en-GB"/>
        </w:rPr>
      </w:pPr>
      <w:r w:rsidRPr="009A4732">
        <w:rPr>
          <w:lang w:val="en-GB"/>
        </w:rPr>
        <w:t>Brett, J. R. (1971). Energetic responses of salmon to temperature. A study of some thermal relations in the physiology and freshwater ecology of sockeye salmon (</w:t>
      </w:r>
      <w:r w:rsidRPr="009A4732">
        <w:rPr>
          <w:i/>
          <w:iCs/>
          <w:lang w:val="en-GB"/>
        </w:rPr>
        <w:t>Oncorhynchus nerka</w:t>
      </w:r>
      <w:r w:rsidRPr="009A4732">
        <w:rPr>
          <w:lang w:val="en-GB"/>
        </w:rPr>
        <w:t xml:space="preserve">). </w:t>
      </w:r>
      <w:r w:rsidRPr="009A4732">
        <w:rPr>
          <w:i/>
          <w:iCs/>
          <w:lang w:val="en-GB"/>
        </w:rPr>
        <w:t>Integrative and Comparative Biology</w:t>
      </w:r>
      <w:r w:rsidRPr="009A4732">
        <w:rPr>
          <w:lang w:val="en-GB"/>
        </w:rPr>
        <w:t xml:space="preserve">, </w:t>
      </w:r>
      <w:r w:rsidRPr="009A4732">
        <w:rPr>
          <w:i/>
          <w:iCs/>
          <w:lang w:val="en-GB"/>
        </w:rPr>
        <w:t>11</w:t>
      </w:r>
      <w:r w:rsidRPr="009A4732">
        <w:rPr>
          <w:lang w:val="en-GB"/>
        </w:rPr>
        <w:t>(1), 99–113. https://doi.org/10.1093/icb/11.1.99</w:t>
      </w:r>
    </w:p>
    <w:p w14:paraId="56160842" w14:textId="77777777" w:rsidR="009A4732" w:rsidRPr="009A4732" w:rsidRDefault="009A4732" w:rsidP="00556592">
      <w:pPr>
        <w:pStyle w:val="Bibliography"/>
        <w:spacing w:line="240" w:lineRule="auto"/>
        <w:contextualSpacing/>
        <w:rPr>
          <w:lang w:val="en-GB"/>
        </w:rPr>
      </w:pPr>
      <w:r w:rsidRPr="009A4732">
        <w:rPr>
          <w:lang w:val="en-GB"/>
        </w:rPr>
        <w:t xml:space="preserve">Brett, J. R., Shelbourn, J. E., &amp; Shoop, C. T. (1969). Growth rate and body composition of fingerling sockeye salmon, </w:t>
      </w:r>
      <w:r w:rsidRPr="009A4732">
        <w:rPr>
          <w:i/>
          <w:iCs/>
          <w:lang w:val="en-GB"/>
        </w:rPr>
        <w:t>Oncorhynchus nerka</w:t>
      </w:r>
      <w:r w:rsidRPr="009A4732">
        <w:rPr>
          <w:lang w:val="en-GB"/>
        </w:rPr>
        <w:t xml:space="preserve">, in relation to temperature and ration size. </w:t>
      </w:r>
      <w:r w:rsidRPr="009A4732">
        <w:rPr>
          <w:i/>
          <w:iCs/>
          <w:lang w:val="en-GB"/>
        </w:rPr>
        <w:t>Journal of the Fisheries Research Board of Canada</w:t>
      </w:r>
      <w:r w:rsidRPr="009A4732">
        <w:rPr>
          <w:lang w:val="en-GB"/>
        </w:rPr>
        <w:t xml:space="preserve">, </w:t>
      </w:r>
      <w:r w:rsidRPr="009A4732">
        <w:rPr>
          <w:i/>
          <w:iCs/>
          <w:lang w:val="en-GB"/>
        </w:rPr>
        <w:t>26</w:t>
      </w:r>
      <w:r w:rsidRPr="009A4732">
        <w:rPr>
          <w:lang w:val="en-GB"/>
        </w:rPr>
        <w:t>(9), 2363–2394. https://doi.org/10.1139/f69-230</w:t>
      </w:r>
    </w:p>
    <w:p w14:paraId="2647A4D8" w14:textId="77777777" w:rsidR="009A4732" w:rsidRPr="009A4732" w:rsidRDefault="009A4732" w:rsidP="00556592">
      <w:pPr>
        <w:pStyle w:val="Bibliography"/>
        <w:spacing w:line="240" w:lineRule="auto"/>
        <w:contextualSpacing/>
        <w:rPr>
          <w:lang w:val="en-GB"/>
        </w:rPr>
      </w:pPr>
      <w:r w:rsidRPr="009A4732">
        <w:rPr>
          <w:lang w:val="en-GB"/>
        </w:rPr>
        <w:t xml:space="preserve">Brown, J. H., Gillooly, J. F., Allen, A. P., Savage, V. M., &amp; West, G. B. (2004). Toward a metabolic theory of ecology. </w:t>
      </w:r>
      <w:r w:rsidRPr="009A4732">
        <w:rPr>
          <w:i/>
          <w:iCs/>
          <w:lang w:val="en-GB"/>
        </w:rPr>
        <w:t>Ecology</w:t>
      </w:r>
      <w:r w:rsidRPr="009A4732">
        <w:rPr>
          <w:lang w:val="en-GB"/>
        </w:rPr>
        <w:t xml:space="preserve">, </w:t>
      </w:r>
      <w:r w:rsidRPr="009A4732">
        <w:rPr>
          <w:i/>
          <w:iCs/>
          <w:lang w:val="en-GB"/>
        </w:rPr>
        <w:t>85</w:t>
      </w:r>
      <w:r w:rsidRPr="009A4732">
        <w:rPr>
          <w:lang w:val="en-GB"/>
        </w:rPr>
        <w:t>(7), 1771–1789. https://doi.org/10.1890/03-9000</w:t>
      </w:r>
    </w:p>
    <w:p w14:paraId="258BB648" w14:textId="77777777" w:rsidR="009A4732" w:rsidRPr="009A4732" w:rsidRDefault="009A4732" w:rsidP="00556592">
      <w:pPr>
        <w:pStyle w:val="Bibliography"/>
        <w:spacing w:line="240" w:lineRule="auto"/>
        <w:contextualSpacing/>
        <w:rPr>
          <w:lang w:val="en-GB"/>
        </w:rPr>
      </w:pPr>
      <w:r w:rsidRPr="009A4732">
        <w:rPr>
          <w:lang w:val="en-GB"/>
        </w:rPr>
        <w:t xml:space="preserve">Cheung, W. W. L., Sarmiento, J. L., Dunne, J., Frölicher, T. L., Lam, V. W. Y., Deng Palomares, M. L., Watson, R., &amp; Pauly, D. (2013). Shrinking of fishes exacerbates impacts of global ocean changes on marine ecosystems. </w:t>
      </w:r>
      <w:r w:rsidRPr="009A4732">
        <w:rPr>
          <w:i/>
          <w:iCs/>
          <w:lang w:val="en-GB"/>
        </w:rPr>
        <w:t>Nature Climate Change</w:t>
      </w:r>
      <w:r w:rsidRPr="009A4732">
        <w:rPr>
          <w:lang w:val="en-GB"/>
        </w:rPr>
        <w:t xml:space="preserve">, </w:t>
      </w:r>
      <w:r w:rsidRPr="009A4732">
        <w:rPr>
          <w:i/>
          <w:iCs/>
          <w:lang w:val="en-GB"/>
        </w:rPr>
        <w:t>3</w:t>
      </w:r>
      <w:r w:rsidRPr="009A4732">
        <w:rPr>
          <w:lang w:val="en-GB"/>
        </w:rPr>
        <w:t>(3), 254–258. https://doi.org/10.1038/nclimate1691</w:t>
      </w:r>
    </w:p>
    <w:p w14:paraId="7BDCAA64" w14:textId="77777777" w:rsidR="009A4732" w:rsidRPr="009A4732" w:rsidRDefault="009A4732" w:rsidP="00556592">
      <w:pPr>
        <w:pStyle w:val="Bibliography"/>
        <w:spacing w:line="240" w:lineRule="auto"/>
        <w:contextualSpacing/>
        <w:rPr>
          <w:lang w:val="en-GB"/>
        </w:rPr>
      </w:pPr>
      <w:r w:rsidRPr="009A4732">
        <w:rPr>
          <w:lang w:val="en-GB"/>
        </w:rPr>
        <w:t xml:space="preserve">Clarke, A., &amp; Johnston, N. M. (1999). Scaling of metabolic rate with body mass and temperature in teleost fish. </w:t>
      </w:r>
      <w:r w:rsidRPr="009A4732">
        <w:rPr>
          <w:i/>
          <w:iCs/>
          <w:lang w:val="en-GB"/>
        </w:rPr>
        <w:t>Journal of Animal Ecology</w:t>
      </w:r>
      <w:r w:rsidRPr="009A4732">
        <w:rPr>
          <w:lang w:val="en-GB"/>
        </w:rPr>
        <w:t xml:space="preserve">, </w:t>
      </w:r>
      <w:r w:rsidRPr="009A4732">
        <w:rPr>
          <w:i/>
          <w:iCs/>
          <w:lang w:val="en-GB"/>
        </w:rPr>
        <w:t>68</w:t>
      </w:r>
      <w:r w:rsidRPr="009A4732">
        <w:rPr>
          <w:lang w:val="en-GB"/>
        </w:rPr>
        <w:t>, 893–905.</w:t>
      </w:r>
    </w:p>
    <w:p w14:paraId="5B81AE0B" w14:textId="77777777" w:rsidR="009A4732" w:rsidRPr="009A4732" w:rsidRDefault="009A4732" w:rsidP="00556592">
      <w:pPr>
        <w:pStyle w:val="Bibliography"/>
        <w:spacing w:line="240" w:lineRule="auto"/>
        <w:contextualSpacing/>
        <w:rPr>
          <w:lang w:val="en-GB"/>
        </w:rPr>
      </w:pPr>
      <w:r w:rsidRPr="009A4732">
        <w:rPr>
          <w:lang w:val="en-GB"/>
        </w:rPr>
        <w:t xml:space="preserve">Cuenco, M. L., Stickney, R. R., &amp; Grant, W. E. (1985). Fish bioenergetics and growth in aquaculture ponds: I. Individual fish model development. </w:t>
      </w:r>
      <w:r w:rsidRPr="009A4732">
        <w:rPr>
          <w:i/>
          <w:iCs/>
          <w:lang w:val="en-GB"/>
        </w:rPr>
        <w:t>Ecological Modelling</w:t>
      </w:r>
      <w:r w:rsidRPr="009A4732">
        <w:rPr>
          <w:lang w:val="en-GB"/>
        </w:rPr>
        <w:t xml:space="preserve">, </w:t>
      </w:r>
      <w:r w:rsidRPr="009A4732">
        <w:rPr>
          <w:i/>
          <w:iCs/>
          <w:lang w:val="en-GB"/>
        </w:rPr>
        <w:t>27</w:t>
      </w:r>
      <w:r w:rsidRPr="009A4732">
        <w:rPr>
          <w:lang w:val="en-GB"/>
        </w:rPr>
        <w:t>(3), 169–190. https://doi.org/10.1016/0304-3800(85)90001-8</w:t>
      </w:r>
    </w:p>
    <w:p w14:paraId="18FED59B" w14:textId="77777777" w:rsidR="009A4732" w:rsidRPr="009A4732" w:rsidRDefault="009A4732" w:rsidP="00556592">
      <w:pPr>
        <w:pStyle w:val="Bibliography"/>
        <w:spacing w:line="240" w:lineRule="auto"/>
        <w:contextualSpacing/>
        <w:rPr>
          <w:lang w:val="en-GB"/>
        </w:rPr>
      </w:pPr>
      <w:r w:rsidRPr="009A4732">
        <w:rPr>
          <w:lang w:val="en-GB"/>
        </w:rPr>
        <w:t xml:space="preserve">Daufresne, M., Lengfellner, K., &amp; Sommer, U. (2009). Global warming benefits the small in aquatic ecosystems. </w:t>
      </w:r>
      <w:r w:rsidRPr="009A4732">
        <w:rPr>
          <w:i/>
          <w:iCs/>
          <w:lang w:val="en-GB"/>
        </w:rPr>
        <w:t>Proceedings of the National Academy of Sciences, USA</w:t>
      </w:r>
      <w:r w:rsidRPr="009A4732">
        <w:rPr>
          <w:lang w:val="en-GB"/>
        </w:rPr>
        <w:t xml:space="preserve">, </w:t>
      </w:r>
      <w:r w:rsidRPr="009A4732">
        <w:rPr>
          <w:i/>
          <w:iCs/>
          <w:lang w:val="en-GB"/>
        </w:rPr>
        <w:t>106</w:t>
      </w:r>
      <w:r w:rsidRPr="009A4732">
        <w:rPr>
          <w:lang w:val="en-GB"/>
        </w:rPr>
        <w:t>(31), 12788–12793. https://doi.org/10.1073/pnas.0902080106</w:t>
      </w:r>
    </w:p>
    <w:p w14:paraId="03556D95" w14:textId="77777777" w:rsidR="009A4732" w:rsidRPr="009A4732" w:rsidRDefault="009A4732" w:rsidP="00556592">
      <w:pPr>
        <w:pStyle w:val="Bibliography"/>
        <w:spacing w:line="240" w:lineRule="auto"/>
        <w:contextualSpacing/>
        <w:rPr>
          <w:lang w:val="en-GB"/>
        </w:rPr>
      </w:pPr>
      <w:r w:rsidRPr="00170C31">
        <w:rPr>
          <w:lang w:val="sv-SE"/>
        </w:rPr>
        <w:t xml:space="preserve">de Roos, A. M., &amp; Persson, L. (2001). </w:t>
      </w:r>
      <w:r w:rsidRPr="009A4732">
        <w:rPr>
          <w:lang w:val="en-GB"/>
        </w:rPr>
        <w:t xml:space="preserve">Physiologically structured models – from versatile technique to ecological theory. </w:t>
      </w:r>
      <w:r w:rsidRPr="009A4732">
        <w:rPr>
          <w:i/>
          <w:iCs/>
          <w:lang w:val="en-GB"/>
        </w:rPr>
        <w:t>Oikos</w:t>
      </w:r>
      <w:r w:rsidRPr="009A4732">
        <w:rPr>
          <w:lang w:val="en-GB"/>
        </w:rPr>
        <w:t xml:space="preserve">, </w:t>
      </w:r>
      <w:r w:rsidRPr="009A4732">
        <w:rPr>
          <w:i/>
          <w:iCs/>
          <w:lang w:val="en-GB"/>
        </w:rPr>
        <w:t>94</w:t>
      </w:r>
      <w:r w:rsidRPr="009A4732">
        <w:rPr>
          <w:lang w:val="en-GB"/>
        </w:rPr>
        <w:t>(1), 51–71. https://doi.org/10.1034/j.1600-0706.2001.11313.x</w:t>
      </w:r>
    </w:p>
    <w:p w14:paraId="7F59B189" w14:textId="77777777" w:rsidR="009A4732" w:rsidRPr="009A4732" w:rsidRDefault="009A4732" w:rsidP="00556592">
      <w:pPr>
        <w:pStyle w:val="Bibliography"/>
        <w:spacing w:line="240" w:lineRule="auto"/>
        <w:contextualSpacing/>
        <w:rPr>
          <w:lang w:val="en-GB"/>
        </w:rPr>
      </w:pPr>
      <w:r w:rsidRPr="009A4732">
        <w:rPr>
          <w:lang w:val="en-GB"/>
        </w:rPr>
        <w:t xml:space="preserve">Dell, A. I., Pawar, S., &amp; Savage, V. M. (2011). Systematic variation in the temperature dependence of physiological and ecological traits. </w:t>
      </w:r>
      <w:r w:rsidRPr="009A4732">
        <w:rPr>
          <w:i/>
          <w:iCs/>
          <w:lang w:val="en-GB"/>
        </w:rPr>
        <w:t>Proceedings of the National Academy of Sciences</w:t>
      </w:r>
      <w:r w:rsidRPr="009A4732">
        <w:rPr>
          <w:lang w:val="en-GB"/>
        </w:rPr>
        <w:t xml:space="preserve">, </w:t>
      </w:r>
      <w:r w:rsidRPr="009A4732">
        <w:rPr>
          <w:i/>
          <w:iCs/>
          <w:lang w:val="en-GB"/>
        </w:rPr>
        <w:t>108</w:t>
      </w:r>
      <w:r w:rsidRPr="009A4732">
        <w:rPr>
          <w:lang w:val="en-GB"/>
        </w:rPr>
        <w:t>(26), 10591–10596. https://doi.org/10.1073/pnas.1015178108</w:t>
      </w:r>
    </w:p>
    <w:p w14:paraId="2EFCCEC2" w14:textId="77777777" w:rsidR="009A4732" w:rsidRPr="009A4732" w:rsidRDefault="009A4732" w:rsidP="00556592">
      <w:pPr>
        <w:pStyle w:val="Bibliography"/>
        <w:spacing w:line="240" w:lineRule="auto"/>
        <w:contextualSpacing/>
        <w:rPr>
          <w:lang w:val="en-GB"/>
        </w:rPr>
      </w:pPr>
      <w:r w:rsidRPr="00170C31">
        <w:rPr>
          <w:lang w:val="sv-SE"/>
        </w:rPr>
        <w:t xml:space="preserve">Denderen, D. van, Gislason, H., Heuvel, J. van den, &amp; Andersen, K. H. (2020). </w:t>
      </w:r>
      <w:r w:rsidRPr="009A4732">
        <w:rPr>
          <w:lang w:val="en-GB"/>
        </w:rPr>
        <w:t xml:space="preserve">Global analysis of fish growth rates shows weaker responses to temperature than metabolic predictions. </w:t>
      </w:r>
      <w:r w:rsidRPr="009A4732">
        <w:rPr>
          <w:i/>
          <w:iCs/>
          <w:lang w:val="en-GB"/>
        </w:rPr>
        <w:t>Global Ecology and Biogeography</w:t>
      </w:r>
      <w:r w:rsidRPr="009A4732">
        <w:rPr>
          <w:lang w:val="en-GB"/>
        </w:rPr>
        <w:t xml:space="preserve">, </w:t>
      </w:r>
      <w:r w:rsidRPr="009A4732">
        <w:rPr>
          <w:i/>
          <w:iCs/>
          <w:lang w:val="en-GB"/>
        </w:rPr>
        <w:t>29</w:t>
      </w:r>
      <w:r w:rsidRPr="009A4732">
        <w:rPr>
          <w:lang w:val="en-GB"/>
        </w:rPr>
        <w:t>(12), 2203–2213. https://doi.org/10.1111/geb.13189</w:t>
      </w:r>
    </w:p>
    <w:p w14:paraId="3394A7F1"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Downs, C. J., Hayes, J. P., &amp; Tracy, C. R. (2008). Scaling metabolic rate with body mass and inverse body temperature: A test of the Arrhenius fractal supply model. </w:t>
      </w:r>
      <w:r w:rsidRPr="009A4732">
        <w:rPr>
          <w:i/>
          <w:iCs/>
          <w:lang w:val="en-GB"/>
        </w:rPr>
        <w:t>Functional Ecology</w:t>
      </w:r>
      <w:r w:rsidRPr="009A4732">
        <w:rPr>
          <w:lang w:val="en-GB"/>
        </w:rPr>
        <w:t xml:space="preserve">, </w:t>
      </w:r>
      <w:r w:rsidRPr="009A4732">
        <w:rPr>
          <w:i/>
          <w:iCs/>
          <w:lang w:val="en-GB"/>
        </w:rPr>
        <w:t>22</w:t>
      </w:r>
      <w:r w:rsidRPr="009A4732">
        <w:rPr>
          <w:lang w:val="en-GB"/>
        </w:rPr>
        <w:t>(2), 239–244. https://doi.org/10.1111/j.1365-2435.2007.01371.x</w:t>
      </w:r>
    </w:p>
    <w:p w14:paraId="68FB9C9E" w14:textId="77777777" w:rsidR="009A4732" w:rsidRPr="009A4732" w:rsidRDefault="009A4732" w:rsidP="00556592">
      <w:pPr>
        <w:pStyle w:val="Bibliography"/>
        <w:spacing w:line="240" w:lineRule="auto"/>
        <w:contextualSpacing/>
        <w:rPr>
          <w:lang w:val="en-GB"/>
        </w:rPr>
      </w:pPr>
      <w:r w:rsidRPr="009A4732">
        <w:rPr>
          <w:lang w:val="en-GB"/>
        </w:rPr>
        <w:t xml:space="preserve">Elliott, J. M., &amp; Hurley, M. A. (1995). The functional relationship between body size and growth rate in fish. </w:t>
      </w:r>
      <w:r w:rsidRPr="009A4732">
        <w:rPr>
          <w:i/>
          <w:iCs/>
          <w:lang w:val="en-GB"/>
        </w:rPr>
        <w:t>Functional Ecology</w:t>
      </w:r>
      <w:r w:rsidRPr="009A4732">
        <w:rPr>
          <w:lang w:val="en-GB"/>
        </w:rPr>
        <w:t xml:space="preserve">, </w:t>
      </w:r>
      <w:r w:rsidRPr="009A4732">
        <w:rPr>
          <w:i/>
          <w:iCs/>
          <w:lang w:val="en-GB"/>
        </w:rPr>
        <w:t>9</w:t>
      </w:r>
      <w:r w:rsidRPr="009A4732">
        <w:rPr>
          <w:lang w:val="en-GB"/>
        </w:rPr>
        <w:t>(4), 625. https://doi.org/10.2307/2390153</w:t>
      </w:r>
    </w:p>
    <w:p w14:paraId="17B451F6" w14:textId="77777777" w:rsidR="009A4732" w:rsidRPr="009A4732" w:rsidRDefault="009A4732" w:rsidP="00556592">
      <w:pPr>
        <w:pStyle w:val="Bibliography"/>
        <w:spacing w:line="240" w:lineRule="auto"/>
        <w:contextualSpacing/>
        <w:rPr>
          <w:lang w:val="en-GB"/>
        </w:rPr>
      </w:pPr>
      <w:r w:rsidRPr="009A4732">
        <w:rPr>
          <w:lang w:val="en-GB"/>
        </w:rPr>
        <w:t xml:space="preserve">Englund, G., Öhlund, G., Hein, C. L., &amp; Diehl, S. (2011). Temperature dependence of the functional response. </w:t>
      </w:r>
      <w:r w:rsidRPr="009A4732">
        <w:rPr>
          <w:i/>
          <w:iCs/>
          <w:lang w:val="en-GB"/>
        </w:rPr>
        <w:t>Ecology Letters</w:t>
      </w:r>
      <w:r w:rsidRPr="009A4732">
        <w:rPr>
          <w:lang w:val="en-GB"/>
        </w:rPr>
        <w:t xml:space="preserve">, </w:t>
      </w:r>
      <w:r w:rsidRPr="009A4732">
        <w:rPr>
          <w:i/>
          <w:iCs/>
          <w:lang w:val="en-GB"/>
        </w:rPr>
        <w:t>14</w:t>
      </w:r>
      <w:r w:rsidRPr="009A4732">
        <w:rPr>
          <w:lang w:val="en-GB"/>
        </w:rPr>
        <w:t>(9), 914–921. https://doi.org/10.1111/j.1461-0248.2011.01661.x</w:t>
      </w:r>
    </w:p>
    <w:p w14:paraId="7BB907CE" w14:textId="77777777" w:rsidR="009A4732" w:rsidRPr="009A4732" w:rsidRDefault="009A4732" w:rsidP="00556592">
      <w:pPr>
        <w:pStyle w:val="Bibliography"/>
        <w:spacing w:line="240" w:lineRule="auto"/>
        <w:contextualSpacing/>
        <w:rPr>
          <w:lang w:val="en-GB"/>
        </w:rPr>
      </w:pPr>
      <w:r w:rsidRPr="009A4732">
        <w:rPr>
          <w:lang w:val="en-GB"/>
        </w:rPr>
        <w:t xml:space="preserve">Essington, T. E., Kitchell, J. F., &amp; Walters, C. J. (2001). The von Bertalanffy growth function, bioenergetics, and the consumption rates of fish. </w:t>
      </w:r>
      <w:r w:rsidRPr="009A4732">
        <w:rPr>
          <w:i/>
          <w:iCs/>
          <w:lang w:val="en-GB"/>
        </w:rPr>
        <w:t>Canadian Journal of Fisheries and Aquatic Sciences</w:t>
      </w:r>
      <w:r w:rsidRPr="009A4732">
        <w:rPr>
          <w:lang w:val="en-GB"/>
        </w:rPr>
        <w:t xml:space="preserve">, </w:t>
      </w:r>
      <w:r w:rsidRPr="009A4732">
        <w:rPr>
          <w:i/>
          <w:iCs/>
          <w:lang w:val="en-GB"/>
        </w:rPr>
        <w:t>58</w:t>
      </w:r>
      <w:r w:rsidRPr="009A4732">
        <w:rPr>
          <w:lang w:val="en-GB"/>
        </w:rPr>
        <w:t>(11), 2129–2138. https://doi.org/10.1139/cjfas-58-11-2129</w:t>
      </w:r>
    </w:p>
    <w:p w14:paraId="046D67F2" w14:textId="77777777" w:rsidR="009A4732" w:rsidRPr="009A4732" w:rsidRDefault="009A4732" w:rsidP="00556592">
      <w:pPr>
        <w:pStyle w:val="Bibliography"/>
        <w:spacing w:line="240" w:lineRule="auto"/>
        <w:contextualSpacing/>
        <w:rPr>
          <w:lang w:val="en-GB"/>
        </w:rPr>
      </w:pPr>
      <w:r w:rsidRPr="009A4732">
        <w:rPr>
          <w:lang w:val="en-GB"/>
        </w:rPr>
        <w:t xml:space="preserve">Fernández-i-Marín, X. (2016). ggmcmc: Analysis of MCMC Samples and Bayesian Inference. </w:t>
      </w:r>
      <w:r w:rsidRPr="009A4732">
        <w:rPr>
          <w:i/>
          <w:iCs/>
          <w:lang w:val="en-GB"/>
        </w:rPr>
        <w:t>Journal of Statistical Software</w:t>
      </w:r>
      <w:r w:rsidRPr="009A4732">
        <w:rPr>
          <w:lang w:val="en-GB"/>
        </w:rPr>
        <w:t xml:space="preserve">, </w:t>
      </w:r>
      <w:r w:rsidRPr="009A4732">
        <w:rPr>
          <w:i/>
          <w:iCs/>
          <w:lang w:val="en-GB"/>
        </w:rPr>
        <w:t>70</w:t>
      </w:r>
      <w:r w:rsidRPr="009A4732">
        <w:rPr>
          <w:lang w:val="en-GB"/>
        </w:rPr>
        <w:t>(1), 1–20. https://doi.org/10.18637/jss.v070.i09</w:t>
      </w:r>
    </w:p>
    <w:p w14:paraId="743956FF" w14:textId="77777777" w:rsidR="009A4732" w:rsidRPr="009A4732" w:rsidRDefault="009A4732" w:rsidP="00556592">
      <w:pPr>
        <w:pStyle w:val="Bibliography"/>
        <w:spacing w:line="240" w:lineRule="auto"/>
        <w:contextualSpacing/>
        <w:rPr>
          <w:lang w:val="en-GB"/>
        </w:rPr>
      </w:pPr>
      <w:r w:rsidRPr="009A4732">
        <w:rPr>
          <w:lang w:val="en-GB"/>
        </w:rPr>
        <w:t xml:space="preserve">Forster, J., Hirst, A. G., &amp; Atkinson, D. (2012). Warming-induced reductions in body size are greater in aquatic than terrestrial species. </w:t>
      </w:r>
      <w:r w:rsidRPr="009A4732">
        <w:rPr>
          <w:i/>
          <w:iCs/>
          <w:lang w:val="en-GB"/>
        </w:rPr>
        <w:t>Proceedings of the National Academy of Sciences</w:t>
      </w:r>
      <w:r w:rsidRPr="009A4732">
        <w:rPr>
          <w:lang w:val="en-GB"/>
        </w:rPr>
        <w:t xml:space="preserve">, </w:t>
      </w:r>
      <w:r w:rsidRPr="009A4732">
        <w:rPr>
          <w:i/>
          <w:iCs/>
          <w:lang w:val="en-GB"/>
        </w:rPr>
        <w:t>109</w:t>
      </w:r>
      <w:r w:rsidRPr="009A4732">
        <w:rPr>
          <w:lang w:val="en-GB"/>
        </w:rPr>
        <w:t>(47), 19310–19314. https://doi.org/10.1073/pnas.1210460109</w:t>
      </w:r>
    </w:p>
    <w:p w14:paraId="56CB7BA8" w14:textId="77777777" w:rsidR="009A4732" w:rsidRPr="009A4732" w:rsidRDefault="009A4732" w:rsidP="00556592">
      <w:pPr>
        <w:pStyle w:val="Bibliography"/>
        <w:spacing w:line="240" w:lineRule="auto"/>
        <w:contextualSpacing/>
        <w:rPr>
          <w:lang w:val="en-GB"/>
        </w:rPr>
      </w:pPr>
      <w:r w:rsidRPr="009A4732">
        <w:rPr>
          <w:lang w:val="en-GB"/>
        </w:rPr>
        <w:t xml:space="preserve">Froese, R., &amp; Pauly, D. (2019). </w:t>
      </w:r>
      <w:r w:rsidRPr="009A4732">
        <w:rPr>
          <w:i/>
          <w:iCs/>
          <w:lang w:val="en-GB"/>
        </w:rPr>
        <w:t>Editors. FishBase</w:t>
      </w:r>
      <w:r w:rsidRPr="009A4732">
        <w:rPr>
          <w:lang w:val="en-GB"/>
        </w:rPr>
        <w:t>.</w:t>
      </w:r>
    </w:p>
    <w:p w14:paraId="5753C228" w14:textId="77777777" w:rsidR="009A4732" w:rsidRPr="009A4732" w:rsidRDefault="009A4732" w:rsidP="00556592">
      <w:pPr>
        <w:pStyle w:val="Bibliography"/>
        <w:spacing w:line="240" w:lineRule="auto"/>
        <w:contextualSpacing/>
        <w:rPr>
          <w:lang w:val="en-GB"/>
        </w:rPr>
      </w:pPr>
      <w:r w:rsidRPr="009A4732">
        <w:rPr>
          <w:lang w:val="en-GB"/>
        </w:rPr>
        <w:t xml:space="preserve">Fussmann, K. E., Schwarzmüller, F., Brose, U., Jousset, A., &amp; Rall, B. C. (2014). Ecological stability in response to warming. </w:t>
      </w:r>
      <w:r w:rsidRPr="009A4732">
        <w:rPr>
          <w:i/>
          <w:iCs/>
          <w:lang w:val="en-GB"/>
        </w:rPr>
        <w:t>Nature Climate Change</w:t>
      </w:r>
      <w:r w:rsidRPr="009A4732">
        <w:rPr>
          <w:lang w:val="en-GB"/>
        </w:rPr>
        <w:t xml:space="preserve">, </w:t>
      </w:r>
      <w:r w:rsidRPr="009A4732">
        <w:rPr>
          <w:i/>
          <w:iCs/>
          <w:lang w:val="en-GB"/>
        </w:rPr>
        <w:t>4</w:t>
      </w:r>
      <w:r w:rsidRPr="009A4732">
        <w:rPr>
          <w:lang w:val="en-GB"/>
        </w:rPr>
        <w:t>(3), 206–210. https://doi.org/10.1038/nclimate2134</w:t>
      </w:r>
    </w:p>
    <w:p w14:paraId="434C6879" w14:textId="77777777" w:rsidR="009A4732" w:rsidRPr="009A4732" w:rsidRDefault="009A4732" w:rsidP="00556592">
      <w:pPr>
        <w:pStyle w:val="Bibliography"/>
        <w:spacing w:line="240" w:lineRule="auto"/>
        <w:contextualSpacing/>
        <w:rPr>
          <w:lang w:val="en-GB"/>
        </w:rPr>
      </w:pPr>
      <w:r w:rsidRPr="009A4732">
        <w:rPr>
          <w:lang w:val="en-GB"/>
        </w:rPr>
        <w:t xml:space="preserve">Gabry, J., Simpson, D., Vehtari, A., Betancourt, M., &amp; Gelman, A. (2019). Visualization in Bayesian workflow. </w:t>
      </w:r>
      <w:r w:rsidRPr="009A4732">
        <w:rPr>
          <w:i/>
          <w:iCs/>
          <w:lang w:val="en-GB"/>
        </w:rPr>
        <w:t>Journal of the Royal Statistical Society: Series A (Statistics in Society)</w:t>
      </w:r>
      <w:r w:rsidRPr="009A4732">
        <w:rPr>
          <w:lang w:val="en-GB"/>
        </w:rPr>
        <w:t xml:space="preserve">, </w:t>
      </w:r>
      <w:r w:rsidRPr="009A4732">
        <w:rPr>
          <w:i/>
          <w:iCs/>
          <w:lang w:val="en-GB"/>
        </w:rPr>
        <w:t>182</w:t>
      </w:r>
      <w:r w:rsidRPr="009A4732">
        <w:rPr>
          <w:lang w:val="en-GB"/>
        </w:rPr>
        <w:t>(2), 389–402. https://doi.org/10.1111/rssa.12378</w:t>
      </w:r>
    </w:p>
    <w:p w14:paraId="6550D208" w14:textId="77777777" w:rsidR="009A4732" w:rsidRPr="009A4732" w:rsidRDefault="009A4732" w:rsidP="00556592">
      <w:pPr>
        <w:pStyle w:val="Bibliography"/>
        <w:spacing w:line="240" w:lineRule="auto"/>
        <w:contextualSpacing/>
        <w:rPr>
          <w:lang w:val="en-GB"/>
        </w:rPr>
      </w:pPr>
      <w:r w:rsidRPr="009A4732">
        <w:rPr>
          <w:lang w:val="en-GB"/>
        </w:rPr>
        <w:t>García García, B., Cerezo Valverde, J., Aguado-Giménez, F., García García, J., &amp; Hernández, M. D. (2011). Effect of the interaction between body weight and temperature on growth and maximum daily food intake in sharpsnout sea bream (</w:t>
      </w:r>
      <w:r w:rsidRPr="009A4732">
        <w:rPr>
          <w:i/>
          <w:iCs/>
          <w:lang w:val="en-GB"/>
        </w:rPr>
        <w:t>Diplodus puntazzo</w:t>
      </w:r>
      <w:r w:rsidRPr="009A4732">
        <w:rPr>
          <w:lang w:val="en-GB"/>
        </w:rPr>
        <w:t xml:space="preserve">). </w:t>
      </w:r>
      <w:r w:rsidRPr="009A4732">
        <w:rPr>
          <w:i/>
          <w:iCs/>
          <w:lang w:val="en-GB"/>
        </w:rPr>
        <w:t>Aquaculture International</w:t>
      </w:r>
      <w:r w:rsidRPr="009A4732">
        <w:rPr>
          <w:lang w:val="en-GB"/>
        </w:rPr>
        <w:t xml:space="preserve">, </w:t>
      </w:r>
      <w:r w:rsidRPr="009A4732">
        <w:rPr>
          <w:i/>
          <w:iCs/>
          <w:lang w:val="en-GB"/>
        </w:rPr>
        <w:t>19</w:t>
      </w:r>
      <w:r w:rsidRPr="009A4732">
        <w:rPr>
          <w:lang w:val="en-GB"/>
        </w:rPr>
        <w:t>(1), 131–141. https://doi.org/10.1007/s10499-010-9347-2</w:t>
      </w:r>
    </w:p>
    <w:p w14:paraId="68966235" w14:textId="77777777" w:rsidR="009A4732" w:rsidRPr="009A4732" w:rsidRDefault="009A4732" w:rsidP="00556592">
      <w:pPr>
        <w:pStyle w:val="Bibliography"/>
        <w:spacing w:line="240" w:lineRule="auto"/>
        <w:contextualSpacing/>
        <w:rPr>
          <w:lang w:val="en-GB"/>
        </w:rPr>
      </w:pPr>
      <w:r w:rsidRPr="009A4732">
        <w:rPr>
          <w:lang w:val="en-GB"/>
        </w:rPr>
        <w:t xml:space="preserve">Gardner, J. L., Peters, A., Kearney, M. R., Joseph, L., &amp; Heinsohn, R. (2011). Declining body size: A third universal response to warming? </w:t>
      </w:r>
      <w:r w:rsidRPr="009A4732">
        <w:rPr>
          <w:i/>
          <w:iCs/>
          <w:lang w:val="en-GB"/>
        </w:rPr>
        <w:t>Trends in Ecology &amp; Evolution</w:t>
      </w:r>
      <w:r w:rsidRPr="009A4732">
        <w:rPr>
          <w:lang w:val="en-GB"/>
        </w:rPr>
        <w:t xml:space="preserve">, </w:t>
      </w:r>
      <w:r w:rsidRPr="009A4732">
        <w:rPr>
          <w:i/>
          <w:iCs/>
          <w:lang w:val="en-GB"/>
        </w:rPr>
        <w:t>26</w:t>
      </w:r>
      <w:r w:rsidRPr="009A4732">
        <w:rPr>
          <w:lang w:val="en-GB"/>
        </w:rPr>
        <w:t>(6), 285–291. https://doi.org/10.1016/j.tree.2011.03.005</w:t>
      </w:r>
    </w:p>
    <w:p w14:paraId="6C427B45" w14:textId="77777777" w:rsidR="009A4732" w:rsidRPr="009A4732" w:rsidRDefault="009A4732" w:rsidP="00556592">
      <w:pPr>
        <w:pStyle w:val="Bibliography"/>
        <w:spacing w:line="240" w:lineRule="auto"/>
        <w:contextualSpacing/>
        <w:rPr>
          <w:lang w:val="en-GB"/>
        </w:rPr>
      </w:pPr>
      <w:r w:rsidRPr="009A4732">
        <w:rPr>
          <w:lang w:val="en-GB"/>
        </w:rPr>
        <w:t xml:space="preserve">Gelman, A., Carlin, J., Stern, H., &amp; Rubin, D. (2003). </w:t>
      </w:r>
      <w:r w:rsidRPr="009A4732">
        <w:rPr>
          <w:i/>
          <w:iCs/>
          <w:lang w:val="en-GB"/>
        </w:rPr>
        <w:t>Bayesian Data Analysis. 2nd edition</w:t>
      </w:r>
      <w:r w:rsidRPr="009A4732">
        <w:rPr>
          <w:lang w:val="en-GB"/>
        </w:rPr>
        <w:t>. Chapman and Hall/CRC.</w:t>
      </w:r>
    </w:p>
    <w:p w14:paraId="4D7FF51C" w14:textId="77777777" w:rsidR="009A4732" w:rsidRPr="009A4732" w:rsidRDefault="009A4732" w:rsidP="00556592">
      <w:pPr>
        <w:pStyle w:val="Bibliography"/>
        <w:spacing w:line="240" w:lineRule="auto"/>
        <w:contextualSpacing/>
        <w:rPr>
          <w:lang w:val="en-GB"/>
        </w:rPr>
      </w:pPr>
      <w:r w:rsidRPr="009A4732">
        <w:rPr>
          <w:lang w:val="en-GB"/>
        </w:rPr>
        <w:t xml:space="preserve">Gelman, A., &amp; Hill, J. (2007). </w:t>
      </w:r>
      <w:r w:rsidRPr="009A4732">
        <w:rPr>
          <w:i/>
          <w:iCs/>
          <w:lang w:val="en-GB"/>
        </w:rPr>
        <w:t>Data Analysis Using Regression and Multilevel/Hierarchical Models</w:t>
      </w:r>
      <w:r w:rsidRPr="009A4732">
        <w:rPr>
          <w:lang w:val="en-GB"/>
        </w:rPr>
        <w:t>. Cambridge University Press.</w:t>
      </w:r>
    </w:p>
    <w:p w14:paraId="40EB1481" w14:textId="77777777" w:rsidR="009A4732" w:rsidRPr="009A4732" w:rsidRDefault="009A4732" w:rsidP="00556592">
      <w:pPr>
        <w:pStyle w:val="Bibliography"/>
        <w:spacing w:line="240" w:lineRule="auto"/>
        <w:contextualSpacing/>
        <w:rPr>
          <w:lang w:val="en-GB"/>
        </w:rPr>
      </w:pPr>
      <w:r w:rsidRPr="009A4732">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9A4732">
        <w:rPr>
          <w:i/>
          <w:iCs/>
          <w:lang w:val="en-GB"/>
        </w:rPr>
        <w:t>Ecology Letters</w:t>
      </w:r>
      <w:r w:rsidRPr="009A4732">
        <w:rPr>
          <w:lang w:val="en-GB"/>
        </w:rPr>
        <w:t xml:space="preserve">, </w:t>
      </w:r>
      <w:r w:rsidRPr="009A4732">
        <w:rPr>
          <w:i/>
          <w:iCs/>
          <w:lang w:val="en-GB"/>
        </w:rPr>
        <w:t>17</w:t>
      </w:r>
      <w:r w:rsidRPr="009A4732">
        <w:rPr>
          <w:lang w:val="en-GB"/>
        </w:rPr>
        <w:t>(8), 902–914. https://doi.org/10.1111/ele.12307</w:t>
      </w:r>
    </w:p>
    <w:p w14:paraId="157E70D5" w14:textId="77777777" w:rsidR="009A4732" w:rsidRPr="009A4732" w:rsidRDefault="009A4732" w:rsidP="00556592">
      <w:pPr>
        <w:pStyle w:val="Bibliography"/>
        <w:spacing w:line="240" w:lineRule="auto"/>
        <w:contextualSpacing/>
        <w:rPr>
          <w:lang w:val="en-GB"/>
        </w:rPr>
      </w:pPr>
      <w:r w:rsidRPr="009A4732">
        <w:rPr>
          <w:lang w:val="en-GB"/>
        </w:rPr>
        <w:t xml:space="preserve">Gillooly, J. F., Brown, J. H., West, G. B., Savage, V. M., &amp; Charnov, E. L. (2001). Effects of size and temperature on metabolic rate. </w:t>
      </w:r>
      <w:r w:rsidRPr="009A4732">
        <w:rPr>
          <w:i/>
          <w:iCs/>
          <w:lang w:val="en-GB"/>
        </w:rPr>
        <w:t>Science</w:t>
      </w:r>
      <w:r w:rsidRPr="009A4732">
        <w:rPr>
          <w:lang w:val="en-GB"/>
        </w:rPr>
        <w:t xml:space="preserve">, </w:t>
      </w:r>
      <w:r w:rsidRPr="009A4732">
        <w:rPr>
          <w:i/>
          <w:iCs/>
          <w:lang w:val="en-GB"/>
        </w:rPr>
        <w:t>293.5538</w:t>
      </w:r>
      <w:r w:rsidRPr="009A4732">
        <w:rPr>
          <w:lang w:val="en-GB"/>
        </w:rPr>
        <w:t>, 2248-2251.</w:t>
      </w:r>
    </w:p>
    <w:p w14:paraId="2EBB584C" w14:textId="77777777" w:rsidR="009A4732" w:rsidRPr="009A4732" w:rsidRDefault="009A4732" w:rsidP="00556592">
      <w:pPr>
        <w:pStyle w:val="Bibliography"/>
        <w:spacing w:line="240" w:lineRule="auto"/>
        <w:contextualSpacing/>
        <w:rPr>
          <w:lang w:val="en-GB"/>
        </w:rPr>
      </w:pPr>
      <w:r w:rsidRPr="009A4732">
        <w:rPr>
          <w:lang w:val="en-GB"/>
        </w:rPr>
        <w:t xml:space="preserve">Glazier, D. S. (2005). Beyond the “3/4-power law”: Variation in the intra- and interspecific scaling of metabolic rate in animals. </w:t>
      </w:r>
      <w:r w:rsidRPr="009A4732">
        <w:rPr>
          <w:i/>
          <w:iCs/>
          <w:lang w:val="en-GB"/>
        </w:rPr>
        <w:t>Biological Reviews of the Cambridge Philosophical Society</w:t>
      </w:r>
      <w:r w:rsidRPr="009A4732">
        <w:rPr>
          <w:lang w:val="en-GB"/>
        </w:rPr>
        <w:t xml:space="preserve">, </w:t>
      </w:r>
      <w:r w:rsidRPr="009A4732">
        <w:rPr>
          <w:i/>
          <w:iCs/>
          <w:lang w:val="en-GB"/>
        </w:rPr>
        <w:t>80</w:t>
      </w:r>
      <w:r w:rsidRPr="009A4732">
        <w:rPr>
          <w:lang w:val="en-GB"/>
        </w:rPr>
        <w:t>(4), 611–662. https://doi.org/10.1017/S1464793105006834</w:t>
      </w:r>
    </w:p>
    <w:p w14:paraId="643728EF" w14:textId="77777777" w:rsidR="009A4732" w:rsidRPr="009A4732" w:rsidRDefault="009A4732" w:rsidP="00556592">
      <w:pPr>
        <w:pStyle w:val="Bibliography"/>
        <w:spacing w:line="240" w:lineRule="auto"/>
        <w:contextualSpacing/>
        <w:rPr>
          <w:lang w:val="en-GB"/>
        </w:rPr>
      </w:pPr>
      <w:r w:rsidRPr="00170C31">
        <w:rPr>
          <w:lang w:val="sv-SE"/>
        </w:rPr>
        <w:t xml:space="preserve">Handeland, S. O., Imsland, A. K., &amp; Stefansson, S. O. (2008). </w:t>
      </w:r>
      <w:r w:rsidRPr="009A4732">
        <w:rPr>
          <w:lang w:val="en-GB"/>
        </w:rPr>
        <w:t xml:space="preserve">The effect of temperature and fish size on growth, feed intake, food conversion efficiency and stomach evacuation rate of </w:t>
      </w:r>
      <w:r w:rsidRPr="009A4732">
        <w:rPr>
          <w:lang w:val="en-GB"/>
        </w:rPr>
        <w:lastRenderedPageBreak/>
        <w:t xml:space="preserve">Atlantic salmon post-smolts. </w:t>
      </w:r>
      <w:r w:rsidRPr="009A4732">
        <w:rPr>
          <w:i/>
          <w:iCs/>
          <w:lang w:val="en-GB"/>
        </w:rPr>
        <w:t>Aquaculture</w:t>
      </w:r>
      <w:r w:rsidRPr="009A4732">
        <w:rPr>
          <w:lang w:val="en-GB"/>
        </w:rPr>
        <w:t xml:space="preserve">, </w:t>
      </w:r>
      <w:r w:rsidRPr="009A4732">
        <w:rPr>
          <w:i/>
          <w:iCs/>
          <w:lang w:val="en-GB"/>
        </w:rPr>
        <w:t>283</w:t>
      </w:r>
      <w:r w:rsidRPr="009A4732">
        <w:rPr>
          <w:lang w:val="en-GB"/>
        </w:rPr>
        <w:t>(1), 36–42. https://doi.org/10.1016/j.aquaculture.2008.06.042</w:t>
      </w:r>
    </w:p>
    <w:p w14:paraId="332A440C" w14:textId="77777777" w:rsidR="009A4732" w:rsidRPr="00170C31" w:rsidRDefault="009A4732" w:rsidP="00556592">
      <w:pPr>
        <w:pStyle w:val="Bibliography"/>
        <w:spacing w:line="240" w:lineRule="auto"/>
        <w:contextualSpacing/>
        <w:rPr>
          <w:lang w:val="sv-SE"/>
        </w:rPr>
      </w:pPr>
      <w:r w:rsidRPr="009A4732">
        <w:rPr>
          <w:lang w:val="en-GB"/>
        </w:rPr>
        <w:t xml:space="preserve">Harrison, X. A., Donaldson, L., Correa-Cano, M. E., Evans, J., Fisher, D. N., Goodwin, C. E. D., Robinson, B. S., Hodgson, D. J., &amp; Inger, R. (2018). A brief introduction to mixed effects modelling and multi-model inference in ecology. </w:t>
      </w:r>
      <w:r w:rsidRPr="00170C31">
        <w:rPr>
          <w:i/>
          <w:iCs/>
          <w:lang w:val="sv-SE"/>
        </w:rPr>
        <w:t>PeerJ</w:t>
      </w:r>
      <w:r w:rsidRPr="00170C31">
        <w:rPr>
          <w:lang w:val="sv-SE"/>
        </w:rPr>
        <w:t xml:space="preserve">, </w:t>
      </w:r>
      <w:r w:rsidRPr="00170C31">
        <w:rPr>
          <w:i/>
          <w:iCs/>
          <w:lang w:val="sv-SE"/>
        </w:rPr>
        <w:t>6</w:t>
      </w:r>
      <w:r w:rsidRPr="00170C31">
        <w:rPr>
          <w:lang w:val="sv-SE"/>
        </w:rPr>
        <w:t>, e4794. https://doi.org/10.7717/peerj.4794</w:t>
      </w:r>
    </w:p>
    <w:p w14:paraId="7781576C" w14:textId="77777777" w:rsidR="009A4732" w:rsidRPr="009A4732" w:rsidRDefault="009A4732" w:rsidP="00556592">
      <w:pPr>
        <w:pStyle w:val="Bibliography"/>
        <w:spacing w:line="240" w:lineRule="auto"/>
        <w:contextualSpacing/>
        <w:rPr>
          <w:lang w:val="en-GB"/>
        </w:rPr>
      </w:pPr>
      <w:r w:rsidRPr="00170C31">
        <w:rPr>
          <w:lang w:val="sv-SE"/>
        </w:rPr>
        <w:t xml:space="preserve">Hartvig, M., Andersen, K. H., &amp; Beyer, J. E. (2011). </w:t>
      </w:r>
      <w:r w:rsidRPr="009A4732">
        <w:rPr>
          <w:lang w:val="en-GB"/>
        </w:rPr>
        <w:t xml:space="preserve">Food web framework for size-structured populations. </w:t>
      </w:r>
      <w:r w:rsidRPr="009A4732">
        <w:rPr>
          <w:i/>
          <w:iCs/>
          <w:lang w:val="en-GB"/>
        </w:rPr>
        <w:t>Journal of Theoretical Biology</w:t>
      </w:r>
      <w:r w:rsidRPr="009A4732">
        <w:rPr>
          <w:lang w:val="en-GB"/>
        </w:rPr>
        <w:t xml:space="preserve">, </w:t>
      </w:r>
      <w:r w:rsidRPr="009A4732">
        <w:rPr>
          <w:i/>
          <w:iCs/>
          <w:lang w:val="en-GB"/>
        </w:rPr>
        <w:t>272</w:t>
      </w:r>
      <w:r w:rsidRPr="009A4732">
        <w:rPr>
          <w:lang w:val="en-GB"/>
        </w:rPr>
        <w:t>(1), 113–122. https://doi.org/10.1016/j.jtbi.2010.12.006</w:t>
      </w:r>
    </w:p>
    <w:p w14:paraId="3803CCFC" w14:textId="77777777" w:rsidR="009A4732" w:rsidRPr="00170C31" w:rsidRDefault="009A4732" w:rsidP="00556592">
      <w:pPr>
        <w:pStyle w:val="Bibliography"/>
        <w:spacing w:line="240" w:lineRule="auto"/>
        <w:contextualSpacing/>
        <w:rPr>
          <w:lang w:val="sv-SE"/>
        </w:rPr>
      </w:pPr>
      <w:r w:rsidRPr="009A4732">
        <w:rPr>
          <w:lang w:val="en-GB"/>
        </w:rPr>
        <w:t xml:space="preserve">Heincke, F. (1913). </w:t>
      </w:r>
      <w:r w:rsidRPr="00170C31">
        <w:rPr>
          <w:i/>
          <w:iCs/>
          <w:lang w:val="sv-SE"/>
        </w:rPr>
        <w:t>Rapp. Proc. Verb. Réun. ICES 16, 1–70.</w:t>
      </w:r>
    </w:p>
    <w:p w14:paraId="04DBB80B" w14:textId="77777777" w:rsidR="009A4732" w:rsidRPr="009A4732" w:rsidRDefault="009A4732" w:rsidP="00556592">
      <w:pPr>
        <w:pStyle w:val="Bibliography"/>
        <w:spacing w:line="240" w:lineRule="auto"/>
        <w:contextualSpacing/>
        <w:rPr>
          <w:lang w:val="en-GB"/>
        </w:rPr>
      </w:pPr>
      <w:r w:rsidRPr="009A4732">
        <w:rPr>
          <w:lang w:val="en-GB"/>
        </w:rPr>
        <w:t xml:space="preserve">Hepher, B. (1988). </w:t>
      </w:r>
      <w:r w:rsidRPr="009A4732">
        <w:rPr>
          <w:i/>
          <w:iCs/>
          <w:lang w:val="en-GB"/>
        </w:rPr>
        <w:t>Nutrition of Pond Fishes</w:t>
      </w:r>
      <w:r w:rsidRPr="009A4732">
        <w:rPr>
          <w:lang w:val="en-GB"/>
        </w:rPr>
        <w:t>. Cambridge University Press.</w:t>
      </w:r>
    </w:p>
    <w:p w14:paraId="7C301EF6" w14:textId="77777777" w:rsidR="009A4732" w:rsidRPr="009A4732" w:rsidRDefault="009A4732" w:rsidP="00556592">
      <w:pPr>
        <w:pStyle w:val="Bibliography"/>
        <w:spacing w:line="240" w:lineRule="auto"/>
        <w:contextualSpacing/>
        <w:rPr>
          <w:lang w:val="en-GB"/>
        </w:rPr>
      </w:pPr>
      <w:r w:rsidRPr="009A4732">
        <w:rPr>
          <w:lang w:val="en-GB"/>
        </w:rPr>
        <w:t xml:space="preserve">Horne, C. R., Hirst, Andrew. G., &amp; Atkinson, D. (2015). Temperature-size responses match latitudinal-size clines in arthropods, revealing critical differences between aquatic and terrestrial species. </w:t>
      </w:r>
      <w:r w:rsidRPr="009A4732">
        <w:rPr>
          <w:i/>
          <w:iCs/>
          <w:lang w:val="en-GB"/>
        </w:rPr>
        <w:t>Ecology Letters</w:t>
      </w:r>
      <w:r w:rsidRPr="009A4732">
        <w:rPr>
          <w:lang w:val="en-GB"/>
        </w:rPr>
        <w:t xml:space="preserve">, </w:t>
      </w:r>
      <w:r w:rsidRPr="009A4732">
        <w:rPr>
          <w:i/>
          <w:iCs/>
          <w:lang w:val="en-GB"/>
        </w:rPr>
        <w:t>18</w:t>
      </w:r>
      <w:r w:rsidRPr="009A4732">
        <w:rPr>
          <w:lang w:val="en-GB"/>
        </w:rPr>
        <w:t>(4), 327–335. https://doi.org/10.1111/ele.12413</w:t>
      </w:r>
    </w:p>
    <w:p w14:paraId="5D20C092" w14:textId="77777777" w:rsidR="009A4732" w:rsidRPr="009A4732" w:rsidRDefault="009A4732" w:rsidP="00556592">
      <w:pPr>
        <w:pStyle w:val="Bibliography"/>
        <w:spacing w:line="240" w:lineRule="auto"/>
        <w:contextualSpacing/>
        <w:rPr>
          <w:lang w:val="en-GB"/>
        </w:rPr>
      </w:pPr>
      <w:r w:rsidRPr="009A4732">
        <w:rPr>
          <w:lang w:val="en-GB"/>
        </w:rPr>
        <w:t xml:space="preserve">Huey, R. B., &amp; Kingsolver, J. G. (2019). Climate warming, resource availability, and the metabolic meltdown of ectotherms. </w:t>
      </w:r>
      <w:r w:rsidRPr="009A4732">
        <w:rPr>
          <w:i/>
          <w:iCs/>
          <w:lang w:val="en-GB"/>
        </w:rPr>
        <w:t>The American Naturalist</w:t>
      </w:r>
      <w:r w:rsidRPr="009A4732">
        <w:rPr>
          <w:lang w:val="en-GB"/>
        </w:rPr>
        <w:t xml:space="preserve">, </w:t>
      </w:r>
      <w:r w:rsidRPr="009A4732">
        <w:rPr>
          <w:i/>
          <w:iCs/>
          <w:lang w:val="en-GB"/>
        </w:rPr>
        <w:t>194</w:t>
      </w:r>
      <w:r w:rsidRPr="009A4732">
        <w:rPr>
          <w:lang w:val="en-GB"/>
        </w:rPr>
        <w:t>(6), E140–E150. https://doi.org/10.1086/705679</w:t>
      </w:r>
    </w:p>
    <w:p w14:paraId="4C888EF5" w14:textId="77777777" w:rsidR="009A4732" w:rsidRPr="009A4732" w:rsidRDefault="009A4732" w:rsidP="00556592">
      <w:pPr>
        <w:pStyle w:val="Bibliography"/>
        <w:spacing w:line="240" w:lineRule="auto"/>
        <w:contextualSpacing/>
        <w:rPr>
          <w:lang w:val="en-GB"/>
        </w:rPr>
      </w:pPr>
      <w:r w:rsidRPr="009A4732">
        <w:rPr>
          <w:lang w:val="en-GB"/>
        </w:rPr>
        <w:t xml:space="preserve">Huss, M., Lindmark, M., Jacobson, P., Van Dorst, R. M., &amp; Gårdmark, A. (2019). Experimental evidence of gradual size‐dependent shifts in body size and growth of fish in response to warming. </w:t>
      </w:r>
      <w:r w:rsidRPr="009A4732">
        <w:rPr>
          <w:i/>
          <w:iCs/>
          <w:lang w:val="en-GB"/>
        </w:rPr>
        <w:t>Global Change Biology</w:t>
      </w:r>
      <w:r w:rsidRPr="009A4732">
        <w:rPr>
          <w:lang w:val="en-GB"/>
        </w:rPr>
        <w:t xml:space="preserve">, </w:t>
      </w:r>
      <w:r w:rsidRPr="009A4732">
        <w:rPr>
          <w:i/>
          <w:iCs/>
          <w:lang w:val="en-GB"/>
        </w:rPr>
        <w:t>25</w:t>
      </w:r>
      <w:r w:rsidRPr="009A4732">
        <w:rPr>
          <w:lang w:val="en-GB"/>
        </w:rPr>
        <w:t>(7), 2285–2295. https://doi.org/10.1111/gcb.14637</w:t>
      </w:r>
    </w:p>
    <w:p w14:paraId="2DE138C1" w14:textId="77777777" w:rsidR="009A4732" w:rsidRPr="009A4732" w:rsidRDefault="009A4732" w:rsidP="00556592">
      <w:pPr>
        <w:pStyle w:val="Bibliography"/>
        <w:spacing w:line="240" w:lineRule="auto"/>
        <w:contextualSpacing/>
        <w:rPr>
          <w:lang w:val="en-GB"/>
        </w:rPr>
      </w:pPr>
      <w:r w:rsidRPr="009A4732">
        <w:rPr>
          <w:lang w:val="en-GB"/>
        </w:rPr>
        <w:t xml:space="preserve">Ikpewe, I. E., Baudron, A. R., Ponchon, A., &amp; Fernandes, P. G. (2020). Bigger juveniles and smaller adults: Changes in fish size correlate with warming seas. </w:t>
      </w:r>
      <w:r w:rsidRPr="009A4732">
        <w:rPr>
          <w:i/>
          <w:iCs/>
          <w:lang w:val="en-GB"/>
        </w:rPr>
        <w:t>Journal of Applied Ecology</w:t>
      </w:r>
      <w:r w:rsidRPr="009A4732">
        <w:rPr>
          <w:lang w:val="en-GB"/>
        </w:rPr>
        <w:t xml:space="preserve">, </w:t>
      </w:r>
      <w:r w:rsidRPr="009A4732">
        <w:rPr>
          <w:i/>
          <w:iCs/>
          <w:lang w:val="en-GB"/>
        </w:rPr>
        <w:t>Early View</w:t>
      </w:r>
      <w:r w:rsidRPr="009A4732">
        <w:rPr>
          <w:lang w:val="en-GB"/>
        </w:rPr>
        <w:t>. https://doi.org/10.1111/1365-2664.13807</w:t>
      </w:r>
    </w:p>
    <w:p w14:paraId="344AFF3C" w14:textId="77777777" w:rsidR="009A4732" w:rsidRPr="009A4732" w:rsidRDefault="009A4732" w:rsidP="00556592">
      <w:pPr>
        <w:pStyle w:val="Bibliography"/>
        <w:spacing w:line="240" w:lineRule="auto"/>
        <w:contextualSpacing/>
        <w:rPr>
          <w:lang w:val="en-GB"/>
        </w:rPr>
      </w:pPr>
      <w:r w:rsidRPr="009A4732">
        <w:rPr>
          <w:lang w:val="en-GB"/>
        </w:rPr>
        <w:t xml:space="preserve">Jerde, C. L., Kraskura, K., Eliason, E. J., Csik, S. R., Stier, A. C., &amp; Taper, M. L. (2019). Strong Evidence for an Intraspecific Metabolic Scaling Coefficient Near 0.89 in Fish. </w:t>
      </w:r>
      <w:r w:rsidRPr="009A4732">
        <w:rPr>
          <w:i/>
          <w:iCs/>
          <w:lang w:val="en-GB"/>
        </w:rPr>
        <w:t>Frontiers in Physiology</w:t>
      </w:r>
      <w:r w:rsidRPr="009A4732">
        <w:rPr>
          <w:lang w:val="en-GB"/>
        </w:rPr>
        <w:t xml:space="preserve">, </w:t>
      </w:r>
      <w:r w:rsidRPr="009A4732">
        <w:rPr>
          <w:i/>
          <w:iCs/>
          <w:lang w:val="en-GB"/>
        </w:rPr>
        <w:t>10</w:t>
      </w:r>
      <w:r w:rsidRPr="009A4732">
        <w:rPr>
          <w:lang w:val="en-GB"/>
        </w:rPr>
        <w:t>, 1166. https://doi.org/10.3389/fphys.2019.01166</w:t>
      </w:r>
    </w:p>
    <w:p w14:paraId="3C2E6056" w14:textId="77777777" w:rsidR="009A4732" w:rsidRPr="009A4732" w:rsidRDefault="009A4732" w:rsidP="00556592">
      <w:pPr>
        <w:pStyle w:val="Bibliography"/>
        <w:spacing w:line="240" w:lineRule="auto"/>
        <w:contextualSpacing/>
        <w:rPr>
          <w:lang w:val="en-GB"/>
        </w:rPr>
      </w:pPr>
      <w:r w:rsidRPr="009A4732">
        <w:rPr>
          <w:lang w:val="en-GB"/>
        </w:rPr>
        <w:t xml:space="preserve">Jobling, M. (1997). Temperature and growth: Modulation of growth rate via temperature change. In C. M. Wood &amp; D. G. McDonald (Eds.), </w:t>
      </w:r>
      <w:r w:rsidRPr="009A4732">
        <w:rPr>
          <w:i/>
          <w:iCs/>
          <w:lang w:val="en-GB"/>
        </w:rPr>
        <w:t>Global Warming: Implications for Freshwater and Marine Fish</w:t>
      </w:r>
      <w:r w:rsidRPr="009A4732">
        <w:rPr>
          <w:lang w:val="en-GB"/>
        </w:rPr>
        <w:t xml:space="preserve"> (Vol. 61, pp. 225–254). Cambridge University Press.</w:t>
      </w:r>
    </w:p>
    <w:p w14:paraId="5A329E47" w14:textId="77777777" w:rsidR="009A4732" w:rsidRPr="009A4732" w:rsidRDefault="009A4732" w:rsidP="00556592">
      <w:pPr>
        <w:pStyle w:val="Bibliography"/>
        <w:spacing w:line="240" w:lineRule="auto"/>
        <w:contextualSpacing/>
        <w:rPr>
          <w:lang w:val="en-GB"/>
        </w:rPr>
      </w:pPr>
      <w:r w:rsidRPr="009A4732">
        <w:rPr>
          <w:lang w:val="en-GB"/>
        </w:rPr>
        <w:t>Kitchell, J. F., Stewart, D. J., &amp; Weininger, D. (1977). Applications of a bioenergetics model to yellow perch (</w:t>
      </w:r>
      <w:r w:rsidRPr="009A4732">
        <w:rPr>
          <w:i/>
          <w:iCs/>
          <w:lang w:val="en-GB"/>
        </w:rPr>
        <w:t>Perca flavescens</w:t>
      </w:r>
      <w:r w:rsidRPr="009A4732">
        <w:rPr>
          <w:lang w:val="en-GB"/>
        </w:rPr>
        <w:t>) and walleye (</w:t>
      </w:r>
      <w:r w:rsidRPr="009A4732">
        <w:rPr>
          <w:i/>
          <w:iCs/>
          <w:lang w:val="en-GB"/>
        </w:rPr>
        <w:t>Stizostedion vitreum vitreum</w:t>
      </w:r>
      <w:r w:rsidRPr="009A4732">
        <w:rPr>
          <w:lang w:val="en-GB"/>
        </w:rPr>
        <w:t xml:space="preserve">). </w:t>
      </w:r>
      <w:r w:rsidRPr="009A4732">
        <w:rPr>
          <w:i/>
          <w:iCs/>
          <w:lang w:val="en-GB"/>
        </w:rPr>
        <w:t>Journal of the Fisheries Board of Canada</w:t>
      </w:r>
      <w:r w:rsidRPr="009A4732">
        <w:rPr>
          <w:lang w:val="en-GB"/>
        </w:rPr>
        <w:t xml:space="preserve">, </w:t>
      </w:r>
      <w:r w:rsidRPr="009A4732">
        <w:rPr>
          <w:i/>
          <w:iCs/>
          <w:lang w:val="en-GB"/>
        </w:rPr>
        <w:t>34</w:t>
      </w:r>
      <w:r w:rsidRPr="009A4732">
        <w:rPr>
          <w:lang w:val="en-GB"/>
        </w:rPr>
        <w:t>(10), 1922–1935.</w:t>
      </w:r>
    </w:p>
    <w:p w14:paraId="62EEFE3B" w14:textId="77777777" w:rsidR="009A4732" w:rsidRPr="009A4732" w:rsidRDefault="009A4732" w:rsidP="00556592">
      <w:pPr>
        <w:pStyle w:val="Bibliography"/>
        <w:spacing w:line="240" w:lineRule="auto"/>
        <w:contextualSpacing/>
        <w:rPr>
          <w:lang w:val="en-GB"/>
        </w:rPr>
      </w:pPr>
      <w:r w:rsidRPr="009A4732">
        <w:rPr>
          <w:lang w:val="en-GB"/>
        </w:rPr>
        <w:t xml:space="preserve">Kooijman, S. A. L. M. (1993). </w:t>
      </w:r>
      <w:r w:rsidRPr="009A4732">
        <w:rPr>
          <w:i/>
          <w:iCs/>
          <w:lang w:val="en-GB"/>
        </w:rPr>
        <w:t>Dynamic energy budgets in biological systems</w:t>
      </w:r>
      <w:r w:rsidRPr="009A4732">
        <w:rPr>
          <w:lang w:val="en-GB"/>
        </w:rPr>
        <w:t>. Cambridge University Press.</w:t>
      </w:r>
    </w:p>
    <w:p w14:paraId="059C019E" w14:textId="77777777" w:rsidR="009A4732" w:rsidRPr="009A4732" w:rsidRDefault="009A4732" w:rsidP="00556592">
      <w:pPr>
        <w:pStyle w:val="Bibliography"/>
        <w:spacing w:line="240" w:lineRule="auto"/>
        <w:contextualSpacing/>
        <w:rPr>
          <w:lang w:val="en-GB"/>
        </w:rPr>
      </w:pPr>
      <w:r w:rsidRPr="009A4732">
        <w:rPr>
          <w:lang w:val="en-GB"/>
        </w:rPr>
        <w:t xml:space="preserve">Lefevre, S., McKenzie, D. J., &amp; Nilsson, G. E. (2018). In modelling effects of global warming, invalid assumptions lead to unrealistic projections. </w:t>
      </w:r>
      <w:r w:rsidRPr="009A4732">
        <w:rPr>
          <w:i/>
          <w:iCs/>
          <w:lang w:val="en-GB"/>
        </w:rPr>
        <w:t>Global Change Biology</w:t>
      </w:r>
      <w:r w:rsidRPr="009A4732">
        <w:rPr>
          <w:lang w:val="en-GB"/>
        </w:rPr>
        <w:t xml:space="preserve">, </w:t>
      </w:r>
      <w:r w:rsidRPr="009A4732">
        <w:rPr>
          <w:i/>
          <w:iCs/>
          <w:lang w:val="en-GB"/>
        </w:rPr>
        <w:t>24</w:t>
      </w:r>
      <w:r w:rsidRPr="009A4732">
        <w:rPr>
          <w:lang w:val="en-GB"/>
        </w:rPr>
        <w:t>(2), 553–556. https://doi.org/10.1111/gcb.13978</w:t>
      </w:r>
    </w:p>
    <w:p w14:paraId="4CF6B841" w14:textId="77777777" w:rsidR="009A4732" w:rsidRPr="00170C31" w:rsidRDefault="009A4732" w:rsidP="00556592">
      <w:pPr>
        <w:pStyle w:val="Bibliography"/>
        <w:spacing w:line="240" w:lineRule="auto"/>
        <w:contextualSpacing/>
        <w:rPr>
          <w:lang w:val="sv-SE"/>
        </w:rPr>
      </w:pPr>
      <w:r w:rsidRPr="009A4732">
        <w:rPr>
          <w:lang w:val="en-GB"/>
        </w:rPr>
        <w:t xml:space="preserve">Lemoine, N. P., &amp; Burkepile, D. E. (2012). Temperature-induced mismatches between consumption and metabolism reduce consumer fitness. </w:t>
      </w:r>
      <w:r w:rsidRPr="00170C31">
        <w:rPr>
          <w:i/>
          <w:iCs/>
          <w:lang w:val="sv-SE"/>
        </w:rPr>
        <w:t>Ecology</w:t>
      </w:r>
      <w:r w:rsidRPr="00170C31">
        <w:rPr>
          <w:lang w:val="sv-SE"/>
        </w:rPr>
        <w:t xml:space="preserve">, </w:t>
      </w:r>
      <w:r w:rsidRPr="00170C31">
        <w:rPr>
          <w:i/>
          <w:iCs/>
          <w:lang w:val="sv-SE"/>
        </w:rPr>
        <w:t>93</w:t>
      </w:r>
      <w:r w:rsidRPr="00170C31">
        <w:rPr>
          <w:lang w:val="sv-SE"/>
        </w:rPr>
        <w:t>(11), 2483–2489. https://doi.org/10.1890/12-0375.1</w:t>
      </w:r>
    </w:p>
    <w:p w14:paraId="300775BF" w14:textId="77777777" w:rsidR="009A4732" w:rsidRPr="009A4732" w:rsidRDefault="009A4732" w:rsidP="00556592">
      <w:pPr>
        <w:pStyle w:val="Bibliography"/>
        <w:spacing w:line="240" w:lineRule="auto"/>
        <w:contextualSpacing/>
        <w:rPr>
          <w:lang w:val="en-GB"/>
        </w:rPr>
      </w:pPr>
      <w:r w:rsidRPr="00170C31">
        <w:rPr>
          <w:lang w:val="sv-SE"/>
        </w:rPr>
        <w:t xml:space="preserve">Lindmark, M., Huss, M., Ohlberger, J., &amp; Gårdmark, A. (2018). </w:t>
      </w:r>
      <w:r w:rsidRPr="009A4732">
        <w:rPr>
          <w:lang w:val="en-GB"/>
        </w:rPr>
        <w:t xml:space="preserve">Temperature-dependent body size effects determine population responses to climate warming. </w:t>
      </w:r>
      <w:r w:rsidRPr="009A4732">
        <w:rPr>
          <w:i/>
          <w:iCs/>
          <w:lang w:val="en-GB"/>
        </w:rPr>
        <w:t>Ecology Letters</w:t>
      </w:r>
      <w:r w:rsidRPr="009A4732">
        <w:rPr>
          <w:lang w:val="en-GB"/>
        </w:rPr>
        <w:t xml:space="preserve">, </w:t>
      </w:r>
      <w:r w:rsidRPr="009A4732">
        <w:rPr>
          <w:i/>
          <w:iCs/>
          <w:lang w:val="en-GB"/>
        </w:rPr>
        <w:t>21</w:t>
      </w:r>
      <w:r w:rsidRPr="009A4732">
        <w:rPr>
          <w:lang w:val="en-GB"/>
        </w:rPr>
        <w:t>(2), 181–189. https://doi.org/10.1111/ele.12880</w:t>
      </w:r>
    </w:p>
    <w:p w14:paraId="293CFBF3" w14:textId="77777777" w:rsidR="009A4732" w:rsidRPr="009A4732" w:rsidRDefault="009A4732" w:rsidP="00556592">
      <w:pPr>
        <w:pStyle w:val="Bibliography"/>
        <w:spacing w:line="240" w:lineRule="auto"/>
        <w:contextualSpacing/>
        <w:rPr>
          <w:lang w:val="en-GB"/>
        </w:rPr>
      </w:pPr>
      <w:r w:rsidRPr="009A4732">
        <w:rPr>
          <w:lang w:val="en-GB"/>
        </w:rPr>
        <w:t xml:space="preserve">Lindmark, M., Ohlberger, J., Huss, M., &amp; Gårdmark, A. (2019). Size‐based ecological interactions drive food web responses to climate warming. </w:t>
      </w:r>
      <w:r w:rsidRPr="009A4732">
        <w:rPr>
          <w:i/>
          <w:iCs/>
          <w:lang w:val="en-GB"/>
        </w:rPr>
        <w:t>Ecology Letters</w:t>
      </w:r>
      <w:r w:rsidRPr="009A4732">
        <w:rPr>
          <w:lang w:val="en-GB"/>
        </w:rPr>
        <w:t xml:space="preserve">, </w:t>
      </w:r>
      <w:r w:rsidRPr="009A4732">
        <w:rPr>
          <w:i/>
          <w:iCs/>
          <w:lang w:val="en-GB"/>
        </w:rPr>
        <w:t>22</w:t>
      </w:r>
      <w:r w:rsidRPr="009A4732">
        <w:rPr>
          <w:lang w:val="en-GB"/>
        </w:rPr>
        <w:t>(5), 778–786. https://doi.org/10.1111/ele.13235</w:t>
      </w:r>
    </w:p>
    <w:p w14:paraId="239A71C5"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Lloret-Lloret, E., Navarro, J., Giménez, J., López, N., Albo-Puigserver, M., Pennino, M. G., &amp; Coll, M. (2020). The seasonal distribution of a highly commercial fish is related to ontogenetic changes in its feeding strategy. </w:t>
      </w:r>
      <w:r w:rsidRPr="009A4732">
        <w:rPr>
          <w:i/>
          <w:iCs/>
          <w:lang w:val="en-GB"/>
        </w:rPr>
        <w:t>Frontiers in Marine Science</w:t>
      </w:r>
      <w:r w:rsidRPr="009A4732">
        <w:rPr>
          <w:lang w:val="en-GB"/>
        </w:rPr>
        <w:t xml:space="preserve">, </w:t>
      </w:r>
      <w:r w:rsidRPr="009A4732">
        <w:rPr>
          <w:i/>
          <w:iCs/>
          <w:lang w:val="en-GB"/>
        </w:rPr>
        <w:t>7</w:t>
      </w:r>
      <w:r w:rsidRPr="009A4732">
        <w:rPr>
          <w:lang w:val="en-GB"/>
        </w:rPr>
        <w:t>. https://doi.org/10.3389/fmars.2020.566686</w:t>
      </w:r>
    </w:p>
    <w:p w14:paraId="770B59E5" w14:textId="77777777" w:rsidR="009A4732" w:rsidRPr="009A4732" w:rsidRDefault="009A4732" w:rsidP="00556592">
      <w:pPr>
        <w:pStyle w:val="Bibliography"/>
        <w:spacing w:line="240" w:lineRule="auto"/>
        <w:contextualSpacing/>
        <w:rPr>
          <w:lang w:val="en-GB"/>
        </w:rPr>
      </w:pPr>
      <w:r w:rsidRPr="009A4732">
        <w:rPr>
          <w:lang w:val="en-GB"/>
        </w:rPr>
        <w:t xml:space="preserve">Lorenzen, K. (1996). The relationship between body weight and natural mortality in juvenile and adult fish: A comparison of natural ecosystems and aquaculture. </w:t>
      </w:r>
      <w:r w:rsidRPr="009A4732">
        <w:rPr>
          <w:i/>
          <w:iCs/>
          <w:lang w:val="en-GB"/>
        </w:rPr>
        <w:t>Journal of Fish Biology</w:t>
      </w:r>
      <w:r w:rsidRPr="009A4732">
        <w:rPr>
          <w:lang w:val="en-GB"/>
        </w:rPr>
        <w:t xml:space="preserve">, </w:t>
      </w:r>
      <w:r w:rsidRPr="009A4732">
        <w:rPr>
          <w:i/>
          <w:iCs/>
          <w:lang w:val="en-GB"/>
        </w:rPr>
        <w:t>49</w:t>
      </w:r>
      <w:r w:rsidRPr="009A4732">
        <w:rPr>
          <w:lang w:val="en-GB"/>
        </w:rPr>
        <w:t>(4), 627–642. https://doi.org/10.1111/j.1095-8649.1996.tb00060.x</w:t>
      </w:r>
    </w:p>
    <w:p w14:paraId="0984A366" w14:textId="77777777" w:rsidR="009A4732" w:rsidRPr="009A4732" w:rsidRDefault="009A4732" w:rsidP="00556592">
      <w:pPr>
        <w:pStyle w:val="Bibliography"/>
        <w:spacing w:line="240" w:lineRule="auto"/>
        <w:contextualSpacing/>
        <w:rPr>
          <w:lang w:val="en-GB"/>
        </w:rPr>
      </w:pPr>
      <w:r w:rsidRPr="009A4732">
        <w:rPr>
          <w:lang w:val="en-GB"/>
        </w:rPr>
        <w:t xml:space="preserve">Marshall, D. J., &amp; White, C. R. (2019). Have we outgrown the existing models of growth? </w:t>
      </w:r>
      <w:r w:rsidRPr="009A4732">
        <w:rPr>
          <w:i/>
          <w:iCs/>
          <w:lang w:val="en-GB"/>
        </w:rPr>
        <w:t>Trends in Ecology &amp; Evolution</w:t>
      </w:r>
      <w:r w:rsidRPr="009A4732">
        <w:rPr>
          <w:lang w:val="en-GB"/>
        </w:rPr>
        <w:t xml:space="preserve">, </w:t>
      </w:r>
      <w:r w:rsidRPr="009A4732">
        <w:rPr>
          <w:i/>
          <w:iCs/>
          <w:lang w:val="en-GB"/>
        </w:rPr>
        <w:t>34</w:t>
      </w:r>
      <w:r w:rsidRPr="009A4732">
        <w:rPr>
          <w:lang w:val="en-GB"/>
        </w:rPr>
        <w:t>(2), 102–111. https://doi.org/10.1016/j.tree.2018.10.005</w:t>
      </w:r>
    </w:p>
    <w:p w14:paraId="407D479D" w14:textId="77777777" w:rsidR="009A4732" w:rsidRPr="009A4732" w:rsidRDefault="009A4732" w:rsidP="00556592">
      <w:pPr>
        <w:pStyle w:val="Bibliography"/>
        <w:spacing w:line="240" w:lineRule="auto"/>
        <w:contextualSpacing/>
        <w:rPr>
          <w:lang w:val="en-GB"/>
        </w:rPr>
      </w:pPr>
      <w:r w:rsidRPr="009A4732">
        <w:rPr>
          <w:lang w:val="en-GB"/>
        </w:rPr>
        <w:t xml:space="preserve">Maury, O., &amp; Poggiale, J.-C. (2013). From individuals to populations to communities: A dynamic energy budget model of marine ecosystem size-spectrum including life history diversity. </w:t>
      </w:r>
      <w:r w:rsidRPr="009A4732">
        <w:rPr>
          <w:i/>
          <w:iCs/>
          <w:lang w:val="en-GB"/>
        </w:rPr>
        <w:t>Journal of Theoretical Biology</w:t>
      </w:r>
      <w:r w:rsidRPr="009A4732">
        <w:rPr>
          <w:lang w:val="en-GB"/>
        </w:rPr>
        <w:t xml:space="preserve">, </w:t>
      </w:r>
      <w:r w:rsidRPr="009A4732">
        <w:rPr>
          <w:i/>
          <w:iCs/>
          <w:lang w:val="en-GB"/>
        </w:rPr>
        <w:t>324</w:t>
      </w:r>
      <w:r w:rsidRPr="009A4732">
        <w:rPr>
          <w:lang w:val="en-GB"/>
        </w:rPr>
        <w:t>, 52–71. https://doi.org/10.1016/j.jtbi.2013.01.018</w:t>
      </w:r>
    </w:p>
    <w:p w14:paraId="2131176C" w14:textId="77777777" w:rsidR="009A4732" w:rsidRPr="009A4732" w:rsidRDefault="009A4732" w:rsidP="00556592">
      <w:pPr>
        <w:pStyle w:val="Bibliography"/>
        <w:spacing w:line="240" w:lineRule="auto"/>
        <w:contextualSpacing/>
        <w:rPr>
          <w:lang w:val="en-GB"/>
        </w:rPr>
      </w:pPr>
      <w:r w:rsidRPr="009A4732">
        <w:rPr>
          <w:lang w:val="en-GB"/>
        </w:rPr>
        <w:t xml:space="preserve">Messmer, V., Pratchett, M. S., Hoey, A. S., Tobin, A. J., Coker, D. J., Cooke, S. J., &amp; Clark, T. D. (2017). Global warming may disproportionately affect larger adults in a predatory coral reef fish. </w:t>
      </w:r>
      <w:r w:rsidRPr="009A4732">
        <w:rPr>
          <w:i/>
          <w:iCs/>
          <w:lang w:val="en-GB"/>
        </w:rPr>
        <w:t>Global Change Biology</w:t>
      </w:r>
      <w:r w:rsidRPr="009A4732">
        <w:rPr>
          <w:lang w:val="en-GB"/>
        </w:rPr>
        <w:t xml:space="preserve">, </w:t>
      </w:r>
      <w:r w:rsidRPr="009A4732">
        <w:rPr>
          <w:i/>
          <w:iCs/>
          <w:lang w:val="en-GB"/>
        </w:rPr>
        <w:t>23</w:t>
      </w:r>
      <w:r w:rsidRPr="009A4732">
        <w:rPr>
          <w:lang w:val="en-GB"/>
        </w:rPr>
        <w:t>(6), 2230–2240.</w:t>
      </w:r>
    </w:p>
    <w:p w14:paraId="735C455A" w14:textId="77777777" w:rsidR="009A4732" w:rsidRPr="009A4732" w:rsidRDefault="009A4732" w:rsidP="00556592">
      <w:pPr>
        <w:pStyle w:val="Bibliography"/>
        <w:spacing w:line="240" w:lineRule="auto"/>
        <w:contextualSpacing/>
        <w:rPr>
          <w:lang w:val="en-GB"/>
        </w:rPr>
      </w:pPr>
      <w:r w:rsidRPr="009A4732">
        <w:rPr>
          <w:lang w:val="en-GB"/>
        </w:rPr>
        <w:t xml:space="preserve">Morita, K., Fukuwaka, M., Tanimata, N., &amp; Yamamura, O. (2010). Size-dependent thermal preferences in a pelagic fish. </w:t>
      </w:r>
      <w:r w:rsidRPr="009A4732">
        <w:rPr>
          <w:i/>
          <w:iCs/>
          <w:lang w:val="en-GB"/>
        </w:rPr>
        <w:t>Oikos</w:t>
      </w:r>
      <w:r w:rsidRPr="009A4732">
        <w:rPr>
          <w:lang w:val="en-GB"/>
        </w:rPr>
        <w:t xml:space="preserve">, </w:t>
      </w:r>
      <w:r w:rsidRPr="009A4732">
        <w:rPr>
          <w:i/>
          <w:iCs/>
          <w:lang w:val="en-GB"/>
        </w:rPr>
        <w:t>119</w:t>
      </w:r>
      <w:r w:rsidRPr="009A4732">
        <w:rPr>
          <w:lang w:val="en-GB"/>
        </w:rPr>
        <w:t>(8), 1265–1272. https://doi.org/10.1111/j.1600-0706.2009.18125.x</w:t>
      </w:r>
    </w:p>
    <w:p w14:paraId="35DD7399" w14:textId="77777777" w:rsidR="009A4732" w:rsidRPr="009A4732" w:rsidRDefault="009A4732" w:rsidP="00556592">
      <w:pPr>
        <w:pStyle w:val="Bibliography"/>
        <w:spacing w:line="240" w:lineRule="auto"/>
        <w:contextualSpacing/>
        <w:rPr>
          <w:lang w:val="en-GB"/>
        </w:rPr>
      </w:pPr>
      <w:r w:rsidRPr="009A4732">
        <w:rPr>
          <w:lang w:val="en-GB"/>
        </w:rPr>
        <w:t xml:space="preserve">Nelson, J. A. (2016). Oxygen consumption rate v. rate of energy utilization of fishes: A comparison and brief history of the two measurements. </w:t>
      </w:r>
      <w:r w:rsidRPr="009A4732">
        <w:rPr>
          <w:i/>
          <w:iCs/>
          <w:lang w:val="en-GB"/>
        </w:rPr>
        <w:t>Journal of Fish Biology</w:t>
      </w:r>
      <w:r w:rsidRPr="009A4732">
        <w:rPr>
          <w:lang w:val="en-GB"/>
        </w:rPr>
        <w:t xml:space="preserve">, </w:t>
      </w:r>
      <w:r w:rsidRPr="009A4732">
        <w:rPr>
          <w:i/>
          <w:iCs/>
          <w:lang w:val="en-GB"/>
        </w:rPr>
        <w:t>88</w:t>
      </w:r>
      <w:r w:rsidRPr="009A4732">
        <w:rPr>
          <w:lang w:val="en-GB"/>
        </w:rPr>
        <w:t>(1), 10–25. https://doi.org/10.1111/jfb.12824</w:t>
      </w:r>
    </w:p>
    <w:p w14:paraId="0BA88FA0" w14:textId="77777777" w:rsidR="009A4732" w:rsidRPr="00170C31" w:rsidRDefault="009A4732" w:rsidP="00556592">
      <w:pPr>
        <w:pStyle w:val="Bibliography"/>
        <w:spacing w:line="240" w:lineRule="auto"/>
        <w:contextualSpacing/>
        <w:rPr>
          <w:lang w:val="sv-SE"/>
        </w:rPr>
      </w:pPr>
      <w:r w:rsidRPr="009A4732">
        <w:rPr>
          <w:lang w:val="en-GB"/>
        </w:rPr>
        <w:t xml:space="preserve">Neubauer, P., &amp; Andersen, K. H. (2019). Thermal performance of fish is explained by an interplay between physiology, behaviour and ecology. </w:t>
      </w:r>
      <w:r w:rsidRPr="00170C31">
        <w:rPr>
          <w:i/>
          <w:iCs/>
          <w:lang w:val="sv-SE"/>
        </w:rPr>
        <w:t>Conservation Physiology</w:t>
      </w:r>
      <w:r w:rsidRPr="00170C31">
        <w:rPr>
          <w:lang w:val="sv-SE"/>
        </w:rPr>
        <w:t xml:space="preserve">, </w:t>
      </w:r>
      <w:r w:rsidRPr="00170C31">
        <w:rPr>
          <w:i/>
          <w:iCs/>
          <w:lang w:val="sv-SE"/>
        </w:rPr>
        <w:t>7</w:t>
      </w:r>
      <w:r w:rsidRPr="00170C31">
        <w:rPr>
          <w:lang w:val="sv-SE"/>
        </w:rPr>
        <w:t>(1). https://doi.org/10.1093/conphys/coz025</w:t>
      </w:r>
    </w:p>
    <w:p w14:paraId="5C9A94D6" w14:textId="77777777" w:rsidR="009A4732" w:rsidRPr="009A4732" w:rsidRDefault="009A4732" w:rsidP="00556592">
      <w:pPr>
        <w:pStyle w:val="Bibliography"/>
        <w:spacing w:line="240" w:lineRule="auto"/>
        <w:contextualSpacing/>
        <w:rPr>
          <w:lang w:val="en-GB"/>
        </w:rPr>
      </w:pPr>
      <w:r w:rsidRPr="00170C31">
        <w:rPr>
          <w:lang w:val="sv-SE"/>
        </w:rPr>
        <w:t xml:space="preserve">Neuenfeldt, S., Bartolino, V., Orio, A., Andersen, K. H., Andersen, N. G., Niiranen, S., Bergström, U., Ustups, D., Kulatska, N., &amp; Casini, M. (2020). </w:t>
      </w:r>
      <w:r w:rsidRPr="009A4732">
        <w:rPr>
          <w:lang w:val="en-GB"/>
        </w:rPr>
        <w:t>Feeding and growth of Atlantic cod (</w:t>
      </w:r>
      <w:r w:rsidRPr="009A4732">
        <w:rPr>
          <w:i/>
          <w:iCs/>
          <w:lang w:val="en-GB"/>
        </w:rPr>
        <w:t>Gadus morhua</w:t>
      </w:r>
      <w:r w:rsidRPr="009A4732">
        <w:rPr>
          <w:lang w:val="en-GB"/>
        </w:rPr>
        <w:t xml:space="preserve"> L.) in the eastern Baltic Sea under environmental change. </w:t>
      </w:r>
      <w:r w:rsidRPr="009A4732">
        <w:rPr>
          <w:i/>
          <w:iCs/>
          <w:lang w:val="en-GB"/>
        </w:rPr>
        <w:t>ICES Journal of Marine Science</w:t>
      </w:r>
      <w:r w:rsidRPr="009A4732">
        <w:rPr>
          <w:lang w:val="en-GB"/>
        </w:rPr>
        <w:t xml:space="preserve">, </w:t>
      </w:r>
      <w:r w:rsidRPr="009A4732">
        <w:rPr>
          <w:i/>
          <w:iCs/>
          <w:lang w:val="en-GB"/>
        </w:rPr>
        <w:t>77</w:t>
      </w:r>
      <w:r w:rsidRPr="009A4732">
        <w:rPr>
          <w:lang w:val="en-GB"/>
        </w:rPr>
        <w:t>(2), 624–632. https://doi.org/10.1093/icesjms/fsz224</w:t>
      </w:r>
    </w:p>
    <w:p w14:paraId="314CB9EC" w14:textId="77777777" w:rsidR="009A4732" w:rsidRPr="009A4732" w:rsidRDefault="009A4732" w:rsidP="00556592">
      <w:pPr>
        <w:pStyle w:val="Bibliography"/>
        <w:spacing w:line="240" w:lineRule="auto"/>
        <w:contextualSpacing/>
        <w:rPr>
          <w:lang w:val="en-GB"/>
        </w:rPr>
      </w:pPr>
      <w:r w:rsidRPr="009A4732">
        <w:rPr>
          <w:lang w:val="en-GB"/>
        </w:rPr>
        <w:t xml:space="preserve">Neuheimer, A. B., Thresher, R. E., Lyle, J. M., &amp; Semmens, J. M. (2011). Tolerance limit for fish growth exceeded by warming waters. </w:t>
      </w:r>
      <w:r w:rsidRPr="009A4732">
        <w:rPr>
          <w:i/>
          <w:iCs/>
          <w:lang w:val="en-GB"/>
        </w:rPr>
        <w:t>Nature Climate Change</w:t>
      </w:r>
      <w:r w:rsidRPr="009A4732">
        <w:rPr>
          <w:lang w:val="en-GB"/>
        </w:rPr>
        <w:t xml:space="preserve">, </w:t>
      </w:r>
      <w:r w:rsidRPr="009A4732">
        <w:rPr>
          <w:i/>
          <w:iCs/>
          <w:lang w:val="en-GB"/>
        </w:rPr>
        <w:t>1</w:t>
      </w:r>
      <w:r w:rsidRPr="009A4732">
        <w:rPr>
          <w:lang w:val="en-GB"/>
        </w:rPr>
        <w:t>(2), 110–113. https://doi.org/10.1038/nclimate1084</w:t>
      </w:r>
    </w:p>
    <w:p w14:paraId="678566F4" w14:textId="77777777" w:rsidR="009A4732" w:rsidRPr="009A4732" w:rsidRDefault="009A4732" w:rsidP="00556592">
      <w:pPr>
        <w:pStyle w:val="Bibliography"/>
        <w:spacing w:line="240" w:lineRule="auto"/>
        <w:contextualSpacing/>
        <w:rPr>
          <w:lang w:val="en-GB"/>
        </w:rPr>
      </w:pPr>
      <w:r w:rsidRPr="009A4732">
        <w:rPr>
          <w:lang w:val="en-GB"/>
        </w:rPr>
        <w:t xml:space="preserve">Ohlberger, J. (2013). Climate warming and ectotherm body size – from individual physiology to community ecology. </w:t>
      </w:r>
      <w:r w:rsidRPr="009A4732">
        <w:rPr>
          <w:i/>
          <w:iCs/>
          <w:lang w:val="en-GB"/>
        </w:rPr>
        <w:t>Functional Ecology</w:t>
      </w:r>
      <w:r w:rsidRPr="009A4732">
        <w:rPr>
          <w:lang w:val="en-GB"/>
        </w:rPr>
        <w:t xml:space="preserve">, </w:t>
      </w:r>
      <w:r w:rsidRPr="009A4732">
        <w:rPr>
          <w:i/>
          <w:iCs/>
          <w:lang w:val="en-GB"/>
        </w:rPr>
        <w:t>27</w:t>
      </w:r>
      <w:r w:rsidRPr="009A4732">
        <w:rPr>
          <w:lang w:val="en-GB"/>
        </w:rPr>
        <w:t>(4), 991–1001. https://doi.org/10.1111/1365-2435.12098</w:t>
      </w:r>
    </w:p>
    <w:p w14:paraId="03CB7EC7" w14:textId="77777777" w:rsidR="009A4732" w:rsidRPr="009A4732" w:rsidRDefault="009A4732" w:rsidP="00556592">
      <w:pPr>
        <w:pStyle w:val="Bibliography"/>
        <w:spacing w:line="240" w:lineRule="auto"/>
        <w:contextualSpacing/>
        <w:rPr>
          <w:lang w:val="en-GB"/>
        </w:rPr>
      </w:pPr>
      <w:r w:rsidRPr="009A4732">
        <w:rPr>
          <w:lang w:val="en-GB"/>
        </w:rPr>
        <w:t xml:space="preserve">Ohlberger, J., Edeline, E., Vollestad, L. A., Stenseth, N. C., &amp; Claessen, D. (2011). Temperature-driven regime shifts in the dynamics of size-structured populations. </w:t>
      </w:r>
      <w:r w:rsidRPr="009A4732">
        <w:rPr>
          <w:i/>
          <w:iCs/>
          <w:lang w:val="en-GB"/>
        </w:rPr>
        <w:t>The American Naturalist</w:t>
      </w:r>
      <w:r w:rsidRPr="009A4732">
        <w:rPr>
          <w:lang w:val="en-GB"/>
        </w:rPr>
        <w:t xml:space="preserve">, </w:t>
      </w:r>
      <w:r w:rsidRPr="009A4732">
        <w:rPr>
          <w:i/>
          <w:iCs/>
          <w:lang w:val="en-GB"/>
        </w:rPr>
        <w:t>177</w:t>
      </w:r>
      <w:r w:rsidRPr="009A4732">
        <w:rPr>
          <w:lang w:val="en-GB"/>
        </w:rPr>
        <w:t>(2), 211–223. https://doi.org/10.1086/657925</w:t>
      </w:r>
    </w:p>
    <w:p w14:paraId="30CB4D7E" w14:textId="77777777" w:rsidR="009A4732" w:rsidRPr="00170C31" w:rsidRDefault="009A4732" w:rsidP="00556592">
      <w:pPr>
        <w:pStyle w:val="Bibliography"/>
        <w:spacing w:line="240" w:lineRule="auto"/>
        <w:contextualSpacing/>
        <w:rPr>
          <w:lang w:val="sv-SE"/>
        </w:rPr>
      </w:pPr>
      <w:r w:rsidRPr="009A4732">
        <w:rPr>
          <w:lang w:val="en-GB"/>
        </w:rPr>
        <w:t xml:space="preserve">Ohlberger, J., Mehner, Thomas., Staaks, Georg., &amp; Hölker, Franz. (2012). Intraspecific temperature dependence of the scaling of metabolic rate with body mass in fishes and its ecological implications. </w:t>
      </w:r>
      <w:r w:rsidRPr="00170C31">
        <w:rPr>
          <w:i/>
          <w:iCs/>
          <w:lang w:val="sv-SE"/>
        </w:rPr>
        <w:t>Oikos</w:t>
      </w:r>
      <w:r w:rsidRPr="00170C31">
        <w:rPr>
          <w:lang w:val="sv-SE"/>
        </w:rPr>
        <w:t xml:space="preserve">, </w:t>
      </w:r>
      <w:r w:rsidRPr="00170C31">
        <w:rPr>
          <w:i/>
          <w:iCs/>
          <w:lang w:val="sv-SE"/>
        </w:rPr>
        <w:t>121</w:t>
      </w:r>
      <w:r w:rsidRPr="00170C31">
        <w:rPr>
          <w:lang w:val="sv-SE"/>
        </w:rPr>
        <w:t>(2), 245–251. https://doi.org/10.1111/j.1600-0706.2011.19882.x</w:t>
      </w:r>
    </w:p>
    <w:p w14:paraId="0268B345" w14:textId="77777777" w:rsidR="009A4732" w:rsidRPr="009A4732" w:rsidRDefault="009A4732" w:rsidP="00556592">
      <w:pPr>
        <w:pStyle w:val="Bibliography"/>
        <w:spacing w:line="240" w:lineRule="auto"/>
        <w:contextualSpacing/>
        <w:rPr>
          <w:lang w:val="en-GB"/>
        </w:rPr>
      </w:pPr>
      <w:r w:rsidRPr="00170C31">
        <w:rPr>
          <w:lang w:val="sv-SE"/>
        </w:rPr>
        <w:t xml:space="preserve">Ohlberger, J., Staaks, G., &amp; Hölker, F. (2007). </w:t>
      </w:r>
      <w:r w:rsidRPr="009A4732">
        <w:rPr>
          <w:lang w:val="en-GB"/>
        </w:rPr>
        <w:t>Effects of temperature, swimming speed and body mass on standard and active metabolic rate in vendace (</w:t>
      </w:r>
      <w:r w:rsidRPr="009A4732">
        <w:rPr>
          <w:i/>
          <w:iCs/>
          <w:lang w:val="en-GB"/>
        </w:rPr>
        <w:t>Coregonus albula</w:t>
      </w:r>
      <w:r w:rsidRPr="009A4732">
        <w:rPr>
          <w:lang w:val="en-GB"/>
        </w:rPr>
        <w:t xml:space="preserve">). </w:t>
      </w:r>
      <w:r w:rsidRPr="009A4732">
        <w:rPr>
          <w:i/>
          <w:iCs/>
          <w:lang w:val="en-GB"/>
        </w:rPr>
        <w:t>Journal of Comparative Physiology, B</w:t>
      </w:r>
      <w:r w:rsidRPr="009A4732">
        <w:rPr>
          <w:lang w:val="en-GB"/>
        </w:rPr>
        <w:t xml:space="preserve">, </w:t>
      </w:r>
      <w:r w:rsidRPr="009A4732">
        <w:rPr>
          <w:i/>
          <w:iCs/>
          <w:lang w:val="en-GB"/>
        </w:rPr>
        <w:t>177</w:t>
      </w:r>
      <w:r w:rsidRPr="009A4732">
        <w:rPr>
          <w:lang w:val="en-GB"/>
        </w:rPr>
        <w:t>(8), 905–916.</w:t>
      </w:r>
    </w:p>
    <w:p w14:paraId="05B1FF0A" w14:textId="77777777" w:rsidR="009A4732" w:rsidRPr="009A4732" w:rsidRDefault="009A4732" w:rsidP="00556592">
      <w:pPr>
        <w:pStyle w:val="Bibliography"/>
        <w:spacing w:line="240" w:lineRule="auto"/>
        <w:contextualSpacing/>
        <w:rPr>
          <w:lang w:val="en-GB"/>
        </w:rPr>
      </w:pPr>
      <w:r w:rsidRPr="009A4732">
        <w:rPr>
          <w:lang w:val="en-GB"/>
        </w:rPr>
        <w:lastRenderedPageBreak/>
        <w:t>Olmos, M., Payne, M. R., Nevoux, M., Prévost, E., Chaput, G., Pontavice, H. D., Guitton, J., Sheehan, T., Mills, K., &amp; Rivot, E. (2019). Spatial synchrony in the response of a long range migratory species (</w:t>
      </w:r>
      <w:r w:rsidRPr="009A4732">
        <w:rPr>
          <w:i/>
          <w:iCs/>
          <w:lang w:val="en-GB"/>
        </w:rPr>
        <w:t>Salmo salar</w:t>
      </w:r>
      <w:r w:rsidRPr="009A4732">
        <w:rPr>
          <w:lang w:val="en-GB"/>
        </w:rPr>
        <w:t xml:space="preserve">) to climate change in the North Atlantic Ocean. </w:t>
      </w:r>
      <w:r w:rsidRPr="009A4732">
        <w:rPr>
          <w:i/>
          <w:iCs/>
          <w:lang w:val="en-GB"/>
        </w:rPr>
        <w:t>Global Change Biology</w:t>
      </w:r>
      <w:r w:rsidRPr="009A4732">
        <w:rPr>
          <w:lang w:val="en-GB"/>
        </w:rPr>
        <w:t xml:space="preserve">, </w:t>
      </w:r>
      <w:r w:rsidRPr="009A4732">
        <w:rPr>
          <w:i/>
          <w:iCs/>
          <w:lang w:val="en-GB"/>
        </w:rPr>
        <w:t>26</w:t>
      </w:r>
      <w:r w:rsidRPr="009A4732">
        <w:rPr>
          <w:lang w:val="en-GB"/>
        </w:rPr>
        <w:t>(3), 1319–1337. https://doi.org/10.1111/gcb.14913</w:t>
      </w:r>
    </w:p>
    <w:p w14:paraId="1891D31E" w14:textId="77777777" w:rsidR="009A4732" w:rsidRPr="009A4732" w:rsidRDefault="009A4732" w:rsidP="00556592">
      <w:pPr>
        <w:pStyle w:val="Bibliography"/>
        <w:spacing w:line="240" w:lineRule="auto"/>
        <w:contextualSpacing/>
        <w:rPr>
          <w:lang w:val="en-GB"/>
        </w:rPr>
      </w:pPr>
      <w:r w:rsidRPr="009A4732">
        <w:rPr>
          <w:lang w:val="en-GB"/>
        </w:rPr>
        <w:t xml:space="preserve">Padfield, D., Castledine, M., &amp; Buckling, A. (2020). Temperature-dependent changes to host–parasite interactions alter the thermal performance of a bacterial host. </w:t>
      </w:r>
      <w:r w:rsidRPr="009A4732">
        <w:rPr>
          <w:i/>
          <w:iCs/>
          <w:lang w:val="en-GB"/>
        </w:rPr>
        <w:t>The ISME Journal</w:t>
      </w:r>
      <w:r w:rsidRPr="009A4732">
        <w:rPr>
          <w:lang w:val="en-GB"/>
        </w:rPr>
        <w:t xml:space="preserve">, </w:t>
      </w:r>
      <w:r w:rsidRPr="009A4732">
        <w:rPr>
          <w:i/>
          <w:iCs/>
          <w:lang w:val="en-GB"/>
        </w:rPr>
        <w:t>14</w:t>
      </w:r>
      <w:r w:rsidRPr="009A4732">
        <w:rPr>
          <w:lang w:val="en-GB"/>
        </w:rPr>
        <w:t>(2), 389–398. https://doi.org/10.1038/s41396-019-0526-5</w:t>
      </w:r>
    </w:p>
    <w:p w14:paraId="2D5CDE03" w14:textId="77777777" w:rsidR="009A4732" w:rsidRPr="009A4732" w:rsidRDefault="009A4732" w:rsidP="00556592">
      <w:pPr>
        <w:pStyle w:val="Bibliography"/>
        <w:spacing w:line="240" w:lineRule="auto"/>
        <w:contextualSpacing/>
        <w:rPr>
          <w:lang w:val="en-GB"/>
        </w:rPr>
      </w:pPr>
      <w:r w:rsidRPr="009A4732">
        <w:rPr>
          <w:lang w:val="en-GB"/>
        </w:rPr>
        <w:t xml:space="preserve">Padfield, D., Lowe, C., Buckling, A., Ffrench-Constant, R., Jennings, S., Shelley, F., Ólafsson, J. S., &amp; Yvon-Durocher, G. (2017). Metabolic compensation constrains the temperature dependence of gross primary production. </w:t>
      </w:r>
      <w:r w:rsidRPr="009A4732">
        <w:rPr>
          <w:i/>
          <w:iCs/>
          <w:lang w:val="en-GB"/>
        </w:rPr>
        <w:t>Ecology Letters</w:t>
      </w:r>
      <w:r w:rsidRPr="009A4732">
        <w:rPr>
          <w:lang w:val="en-GB"/>
        </w:rPr>
        <w:t xml:space="preserve">, </w:t>
      </w:r>
      <w:r w:rsidRPr="009A4732">
        <w:rPr>
          <w:i/>
          <w:iCs/>
          <w:lang w:val="en-GB"/>
        </w:rPr>
        <w:t>20</w:t>
      </w:r>
      <w:r w:rsidRPr="009A4732">
        <w:rPr>
          <w:lang w:val="en-GB"/>
        </w:rPr>
        <w:t>(10), 1250–1260. https://doi.org/10.1111/ele.12820</w:t>
      </w:r>
    </w:p>
    <w:p w14:paraId="5EBDE58D" w14:textId="77777777" w:rsidR="009A4732" w:rsidRPr="009A4732" w:rsidRDefault="009A4732" w:rsidP="00556592">
      <w:pPr>
        <w:pStyle w:val="Bibliography"/>
        <w:spacing w:line="240" w:lineRule="auto"/>
        <w:contextualSpacing/>
        <w:rPr>
          <w:lang w:val="en-GB"/>
        </w:rPr>
      </w:pPr>
      <w:r w:rsidRPr="009A4732">
        <w:rPr>
          <w:lang w:val="en-GB"/>
        </w:rPr>
        <w:t xml:space="preserve">Padfield, D., &amp; Matheson, G. (2020). </w:t>
      </w:r>
      <w:r w:rsidRPr="009A4732">
        <w:rPr>
          <w:i/>
          <w:iCs/>
          <w:lang w:val="en-GB"/>
        </w:rPr>
        <w:t>nls.multstart: Robust Non-Linear regression using AIC Scores</w:t>
      </w:r>
      <w:r w:rsidRPr="009A4732">
        <w:rPr>
          <w:lang w:val="en-GB"/>
        </w:rPr>
        <w:t xml:space="preserve"> (R package version 1.2.0.) [Computer software]. https://CRAN.R-project.org/package=nls.multstart</w:t>
      </w:r>
    </w:p>
    <w:p w14:paraId="361C4D38" w14:textId="77777777" w:rsidR="009A4732" w:rsidRPr="009A4732" w:rsidRDefault="009A4732" w:rsidP="00556592">
      <w:pPr>
        <w:pStyle w:val="Bibliography"/>
        <w:spacing w:line="240" w:lineRule="auto"/>
        <w:contextualSpacing/>
        <w:rPr>
          <w:lang w:val="en-GB"/>
        </w:rPr>
      </w:pPr>
      <w:r w:rsidRPr="009A4732">
        <w:rPr>
          <w:lang w:val="en-GB"/>
        </w:rPr>
        <w:t xml:space="preserve">Padfield, D., &amp; O’Sullivan, H. (2020). </w:t>
      </w:r>
      <w:r w:rsidRPr="009A4732">
        <w:rPr>
          <w:i/>
          <w:iCs/>
          <w:lang w:val="en-GB"/>
        </w:rPr>
        <w:t>RTPC: Functions for fitting thermal performance curves</w:t>
      </w:r>
      <w:r w:rsidRPr="009A4732">
        <w:rPr>
          <w:lang w:val="en-GB"/>
        </w:rPr>
        <w:t xml:space="preserve"> (R package version 1.0.0.) [Computer software]. https://github.com/padpadpadpad/rTPC</w:t>
      </w:r>
    </w:p>
    <w:p w14:paraId="76CB2A38" w14:textId="77777777" w:rsidR="009A4732" w:rsidRPr="009A4732" w:rsidRDefault="009A4732" w:rsidP="00556592">
      <w:pPr>
        <w:pStyle w:val="Bibliography"/>
        <w:spacing w:line="240" w:lineRule="auto"/>
        <w:contextualSpacing/>
        <w:rPr>
          <w:lang w:val="en-GB"/>
        </w:rPr>
      </w:pPr>
      <w:r w:rsidRPr="009A4732">
        <w:rPr>
          <w:lang w:val="en-GB"/>
        </w:rPr>
        <w:t xml:space="preserve">Panov, V. E., &amp; McQueen, D. J. (1998). </w:t>
      </w:r>
      <w:r w:rsidRPr="009A4732">
        <w:rPr>
          <w:i/>
          <w:iCs/>
          <w:lang w:val="en-GB"/>
        </w:rPr>
        <w:t>Effects of temperature on individual growth rate and body size of a freshwater amphipod</w:t>
      </w:r>
      <w:r w:rsidRPr="009A4732">
        <w:rPr>
          <w:lang w:val="en-GB"/>
        </w:rPr>
        <w:t xml:space="preserve">. </w:t>
      </w:r>
      <w:r w:rsidRPr="009A4732">
        <w:rPr>
          <w:i/>
          <w:iCs/>
          <w:lang w:val="en-GB"/>
        </w:rPr>
        <w:t>76</w:t>
      </w:r>
      <w:r w:rsidRPr="009A4732">
        <w:rPr>
          <w:lang w:val="en-GB"/>
        </w:rPr>
        <w:t>, 1107–1116.</w:t>
      </w:r>
    </w:p>
    <w:p w14:paraId="6B1F8E1E" w14:textId="77777777" w:rsidR="009A4732" w:rsidRPr="009A4732" w:rsidRDefault="009A4732" w:rsidP="00556592">
      <w:pPr>
        <w:pStyle w:val="Bibliography"/>
        <w:spacing w:line="240" w:lineRule="auto"/>
        <w:contextualSpacing/>
        <w:rPr>
          <w:lang w:val="en-GB"/>
        </w:rPr>
      </w:pPr>
      <w:r w:rsidRPr="009A4732">
        <w:rPr>
          <w:lang w:val="en-GB"/>
        </w:rPr>
        <w:t xml:space="preserve">Pauly, D. (2021). The gill-oxygen limitation theory (GOLT) and its critics. </w:t>
      </w:r>
      <w:r w:rsidRPr="009A4732">
        <w:rPr>
          <w:i/>
          <w:iCs/>
          <w:lang w:val="en-GB"/>
        </w:rPr>
        <w:t>Science Advances</w:t>
      </w:r>
      <w:r w:rsidRPr="009A4732">
        <w:rPr>
          <w:lang w:val="en-GB"/>
        </w:rPr>
        <w:t xml:space="preserve">, </w:t>
      </w:r>
      <w:r w:rsidRPr="009A4732">
        <w:rPr>
          <w:i/>
          <w:iCs/>
          <w:lang w:val="en-GB"/>
        </w:rPr>
        <w:t>7</w:t>
      </w:r>
      <w:r w:rsidRPr="009A4732">
        <w:rPr>
          <w:lang w:val="en-GB"/>
        </w:rPr>
        <w:t>(2), eabc6050. https://doi.org/10.1126/sciadv.abc6050</w:t>
      </w:r>
    </w:p>
    <w:p w14:paraId="349C04C4" w14:textId="77777777" w:rsidR="009A4732" w:rsidRPr="009A4732" w:rsidRDefault="009A4732" w:rsidP="00556592">
      <w:pPr>
        <w:pStyle w:val="Bibliography"/>
        <w:spacing w:line="240" w:lineRule="auto"/>
        <w:contextualSpacing/>
        <w:rPr>
          <w:lang w:val="en-GB"/>
        </w:rPr>
      </w:pPr>
      <w:r w:rsidRPr="009A4732">
        <w:rPr>
          <w:lang w:val="en-GB"/>
        </w:rPr>
        <w:t xml:space="preserve">Pauly, D., &amp; Cheung, W. W. L. (2018a). Sound physiological knowledge and principles in modeling shrinking of fishes under climate change. </w:t>
      </w:r>
      <w:r w:rsidRPr="009A4732">
        <w:rPr>
          <w:i/>
          <w:iCs/>
          <w:lang w:val="en-GB"/>
        </w:rPr>
        <w:t>Global Change Biology</w:t>
      </w:r>
      <w:r w:rsidRPr="009A4732">
        <w:rPr>
          <w:lang w:val="en-GB"/>
        </w:rPr>
        <w:t xml:space="preserve">, </w:t>
      </w:r>
      <w:r w:rsidRPr="009A4732">
        <w:rPr>
          <w:i/>
          <w:iCs/>
          <w:lang w:val="en-GB"/>
        </w:rPr>
        <w:t>24</w:t>
      </w:r>
      <w:r w:rsidRPr="009A4732">
        <w:rPr>
          <w:lang w:val="en-GB"/>
        </w:rPr>
        <w:t>(1), e15–e26. https://doi.org/10.1111/gcb.13831</w:t>
      </w:r>
    </w:p>
    <w:p w14:paraId="606FB462" w14:textId="77777777" w:rsidR="009A4732" w:rsidRPr="009A4732" w:rsidRDefault="009A4732" w:rsidP="00556592">
      <w:pPr>
        <w:pStyle w:val="Bibliography"/>
        <w:spacing w:line="240" w:lineRule="auto"/>
        <w:contextualSpacing/>
        <w:rPr>
          <w:lang w:val="en-GB"/>
        </w:rPr>
      </w:pPr>
      <w:r w:rsidRPr="009A4732">
        <w:rPr>
          <w:lang w:val="en-GB"/>
        </w:rPr>
        <w:t xml:space="preserve">Pauly, D., &amp; Cheung, W. W. L. (2018b). On confusing cause and effect in the oxygen limitation of fish. </w:t>
      </w:r>
      <w:r w:rsidRPr="009A4732">
        <w:rPr>
          <w:i/>
          <w:iCs/>
          <w:lang w:val="en-GB"/>
        </w:rPr>
        <w:t>Global Change Biology</w:t>
      </w:r>
      <w:r w:rsidRPr="009A4732">
        <w:rPr>
          <w:lang w:val="en-GB"/>
        </w:rPr>
        <w:t xml:space="preserve">, </w:t>
      </w:r>
      <w:r w:rsidRPr="009A4732">
        <w:rPr>
          <w:i/>
          <w:iCs/>
          <w:lang w:val="en-GB"/>
        </w:rPr>
        <w:t>24</w:t>
      </w:r>
      <w:r w:rsidRPr="009A4732">
        <w:rPr>
          <w:lang w:val="en-GB"/>
        </w:rPr>
        <w:t>(11), e743–e744. https://doi.org/10.1111/gcb.14383</w:t>
      </w:r>
    </w:p>
    <w:p w14:paraId="386803FF" w14:textId="77777777" w:rsidR="009A4732" w:rsidRPr="009A4732" w:rsidRDefault="009A4732" w:rsidP="00556592">
      <w:pPr>
        <w:pStyle w:val="Bibliography"/>
        <w:spacing w:line="240" w:lineRule="auto"/>
        <w:contextualSpacing/>
        <w:rPr>
          <w:lang w:val="en-GB"/>
        </w:rPr>
      </w:pPr>
      <w:r w:rsidRPr="009A4732">
        <w:rPr>
          <w:lang w:val="en-GB"/>
        </w:rPr>
        <w:t xml:space="preserve">Pawar, S., Dell, A. I., Savage, V. M., &amp; Knies, J. L. (2016). Real versus Artificial Variation in the Thermal Sensitivity of Biological Traits. </w:t>
      </w:r>
      <w:r w:rsidRPr="009A4732">
        <w:rPr>
          <w:i/>
          <w:iCs/>
          <w:lang w:val="en-GB"/>
        </w:rPr>
        <w:t>The American Naturalist</w:t>
      </w:r>
      <w:r w:rsidRPr="009A4732">
        <w:rPr>
          <w:lang w:val="en-GB"/>
        </w:rPr>
        <w:t xml:space="preserve">, </w:t>
      </w:r>
      <w:r w:rsidRPr="009A4732">
        <w:rPr>
          <w:i/>
          <w:iCs/>
          <w:lang w:val="en-GB"/>
        </w:rPr>
        <w:t>187</w:t>
      </w:r>
      <w:r w:rsidRPr="009A4732">
        <w:rPr>
          <w:lang w:val="en-GB"/>
        </w:rPr>
        <w:t>(2), E41–E52. https://doi.org/10.1086/684590</w:t>
      </w:r>
    </w:p>
    <w:p w14:paraId="096E12CD" w14:textId="77777777" w:rsidR="009A4732" w:rsidRPr="009A4732" w:rsidRDefault="009A4732" w:rsidP="00556592">
      <w:pPr>
        <w:pStyle w:val="Bibliography"/>
        <w:spacing w:line="240" w:lineRule="auto"/>
        <w:contextualSpacing/>
        <w:rPr>
          <w:lang w:val="en-GB"/>
        </w:rPr>
      </w:pPr>
      <w:r w:rsidRPr="009A4732">
        <w:rPr>
          <w:lang w:val="en-GB"/>
        </w:rPr>
        <w:t xml:space="preserve">Pawar, S., Dell, A. I., &amp; Van M. Savage. (2012). Dimensionality of consumer search space drives trophic interaction strengths. </w:t>
      </w:r>
      <w:r w:rsidRPr="009A4732">
        <w:rPr>
          <w:i/>
          <w:iCs/>
          <w:lang w:val="en-GB"/>
        </w:rPr>
        <w:t>Nature</w:t>
      </w:r>
      <w:r w:rsidRPr="009A4732">
        <w:rPr>
          <w:lang w:val="en-GB"/>
        </w:rPr>
        <w:t xml:space="preserve">, </w:t>
      </w:r>
      <w:r w:rsidRPr="009A4732">
        <w:rPr>
          <w:i/>
          <w:iCs/>
          <w:lang w:val="en-GB"/>
        </w:rPr>
        <w:t>486</w:t>
      </w:r>
      <w:r w:rsidRPr="009A4732">
        <w:rPr>
          <w:lang w:val="en-GB"/>
        </w:rPr>
        <w:t>(7404), 485–489. https://doi.org/10.1038/nature11131</w:t>
      </w:r>
    </w:p>
    <w:p w14:paraId="5ED3E8AF" w14:textId="77777777" w:rsidR="009A4732" w:rsidRPr="009A4732" w:rsidRDefault="009A4732" w:rsidP="00556592">
      <w:pPr>
        <w:pStyle w:val="Bibliography"/>
        <w:spacing w:line="240" w:lineRule="auto"/>
        <w:contextualSpacing/>
        <w:rPr>
          <w:lang w:val="en-GB"/>
        </w:rPr>
      </w:pPr>
      <w:r w:rsidRPr="009A4732">
        <w:rPr>
          <w:lang w:val="en-GB"/>
        </w:rPr>
        <w:t xml:space="preserve">Peralta-Maraver, I., &amp; Rezende, E. L. (2021). Heat tolerance in ectotherms scales predictably with body size. </w:t>
      </w:r>
      <w:r w:rsidRPr="009A4732">
        <w:rPr>
          <w:i/>
          <w:iCs/>
          <w:lang w:val="en-GB"/>
        </w:rPr>
        <w:t>Nature Climate Change</w:t>
      </w:r>
      <w:r w:rsidRPr="009A4732">
        <w:rPr>
          <w:lang w:val="en-GB"/>
        </w:rPr>
        <w:t xml:space="preserve">, </w:t>
      </w:r>
      <w:r w:rsidRPr="009A4732">
        <w:rPr>
          <w:i/>
          <w:iCs/>
          <w:lang w:val="en-GB"/>
        </w:rPr>
        <w:t>11</w:t>
      </w:r>
      <w:r w:rsidRPr="009A4732">
        <w:rPr>
          <w:lang w:val="en-GB"/>
        </w:rPr>
        <w:t>(1), 58–63. https://doi.org/10.1038/s41558-020-00938-y</w:t>
      </w:r>
    </w:p>
    <w:p w14:paraId="029273D8" w14:textId="77777777" w:rsidR="009A4732" w:rsidRPr="009A4732" w:rsidRDefault="009A4732" w:rsidP="00556592">
      <w:pPr>
        <w:pStyle w:val="Bibliography"/>
        <w:spacing w:line="240" w:lineRule="auto"/>
        <w:contextualSpacing/>
        <w:rPr>
          <w:lang w:val="en-GB"/>
        </w:rPr>
      </w:pPr>
      <w:r w:rsidRPr="009A4732">
        <w:rPr>
          <w:lang w:val="en-GB"/>
        </w:rPr>
        <w:t xml:space="preserve">Perrin, N. (1995). About Berrigan and Charnov’s life-history puzzle. </w:t>
      </w:r>
      <w:r w:rsidRPr="009A4732">
        <w:rPr>
          <w:i/>
          <w:iCs/>
          <w:lang w:val="en-GB"/>
        </w:rPr>
        <w:t>Oikos</w:t>
      </w:r>
      <w:r w:rsidRPr="009A4732">
        <w:rPr>
          <w:lang w:val="en-GB"/>
        </w:rPr>
        <w:t>, 137–139.</w:t>
      </w:r>
    </w:p>
    <w:p w14:paraId="4772D905" w14:textId="77777777" w:rsidR="009A4732" w:rsidRPr="009A4732" w:rsidRDefault="009A4732" w:rsidP="00556592">
      <w:pPr>
        <w:pStyle w:val="Bibliography"/>
        <w:spacing w:line="240" w:lineRule="auto"/>
        <w:contextualSpacing/>
        <w:rPr>
          <w:lang w:val="en-GB"/>
        </w:rPr>
      </w:pPr>
      <w:r w:rsidRPr="009A4732">
        <w:rPr>
          <w:lang w:val="en-GB"/>
        </w:rPr>
        <w:t xml:space="preserve">Plummer, M. (2003). JAGS: A program for analysis of Bayesian graphical models using Gibbs sampling. </w:t>
      </w:r>
      <w:r w:rsidRPr="009A4732">
        <w:rPr>
          <w:i/>
          <w:iCs/>
          <w:lang w:val="en-GB"/>
        </w:rPr>
        <w:t>Working Papers</w:t>
      </w:r>
      <w:r w:rsidRPr="009A4732">
        <w:rPr>
          <w:lang w:val="en-GB"/>
        </w:rPr>
        <w:t>, 8.</w:t>
      </w:r>
    </w:p>
    <w:p w14:paraId="1BFC6D76" w14:textId="77777777" w:rsidR="009A4732" w:rsidRPr="009A4732" w:rsidRDefault="009A4732" w:rsidP="00556592">
      <w:pPr>
        <w:pStyle w:val="Bibliography"/>
        <w:spacing w:line="240" w:lineRule="auto"/>
        <w:contextualSpacing/>
        <w:rPr>
          <w:lang w:val="en-GB"/>
        </w:rPr>
      </w:pPr>
      <w:r w:rsidRPr="009A4732">
        <w:rPr>
          <w:lang w:val="en-GB"/>
        </w:rPr>
        <w:t xml:space="preserve">Plummer, M. (2019). </w:t>
      </w:r>
      <w:r w:rsidRPr="009A4732">
        <w:rPr>
          <w:i/>
          <w:iCs/>
          <w:lang w:val="en-GB"/>
        </w:rPr>
        <w:t>Rjags</w:t>
      </w:r>
      <w:r w:rsidRPr="009A4732">
        <w:rPr>
          <w:lang w:val="en-GB"/>
        </w:rPr>
        <w:t xml:space="preserve"> (R package version 4-10) [Computer software]. https://CRAN.R-project.org/package=rjags</w:t>
      </w:r>
    </w:p>
    <w:p w14:paraId="3E000DC7" w14:textId="77777777" w:rsidR="009A4732" w:rsidRPr="009A4732" w:rsidRDefault="009A4732" w:rsidP="00556592">
      <w:pPr>
        <w:pStyle w:val="Bibliography"/>
        <w:spacing w:line="240" w:lineRule="auto"/>
        <w:contextualSpacing/>
        <w:rPr>
          <w:lang w:val="en-GB"/>
        </w:rPr>
      </w:pPr>
      <w:r w:rsidRPr="00170C31">
        <w:rPr>
          <w:lang w:val="sv-SE"/>
        </w:rPr>
        <w:t xml:space="preserve">Pörtner, H. O., &amp; Knust, R. (2007). </w:t>
      </w:r>
      <w:r w:rsidRPr="009A4732">
        <w:rPr>
          <w:lang w:val="en-GB"/>
        </w:rPr>
        <w:t xml:space="preserve">Climate change affects marine fishes through the oxygen limitation of thermal tolerance. </w:t>
      </w:r>
      <w:r w:rsidRPr="009A4732">
        <w:rPr>
          <w:i/>
          <w:iCs/>
          <w:lang w:val="en-GB"/>
        </w:rPr>
        <w:t>Science</w:t>
      </w:r>
      <w:r w:rsidRPr="009A4732">
        <w:rPr>
          <w:lang w:val="en-GB"/>
        </w:rPr>
        <w:t xml:space="preserve">, </w:t>
      </w:r>
      <w:r w:rsidRPr="009A4732">
        <w:rPr>
          <w:i/>
          <w:iCs/>
          <w:lang w:val="en-GB"/>
        </w:rPr>
        <w:t>315</w:t>
      </w:r>
      <w:r w:rsidRPr="009A4732">
        <w:rPr>
          <w:lang w:val="en-GB"/>
        </w:rPr>
        <w:t>(5808), 95–97.</w:t>
      </w:r>
    </w:p>
    <w:p w14:paraId="231D50D4" w14:textId="77777777" w:rsidR="009A4732" w:rsidRPr="009A4732" w:rsidRDefault="009A4732" w:rsidP="00556592">
      <w:pPr>
        <w:pStyle w:val="Bibliography"/>
        <w:spacing w:line="240" w:lineRule="auto"/>
        <w:contextualSpacing/>
        <w:rPr>
          <w:lang w:val="en-GB"/>
        </w:rPr>
      </w:pPr>
      <w:r w:rsidRPr="009A4732">
        <w:rPr>
          <w:lang w:val="en-GB"/>
        </w:rPr>
        <w:t xml:space="preserve">Pütter, A. (1920). Studien über physiologische Ähnlichkeit VI. Wachstumsähnlichkeiten. </w:t>
      </w:r>
      <w:r w:rsidRPr="009A4732">
        <w:rPr>
          <w:i/>
          <w:iCs/>
          <w:lang w:val="en-GB"/>
        </w:rPr>
        <w:t>Pflüger’s Archiv für die gesamte Physiologie des Menschen und der Tiere</w:t>
      </w:r>
      <w:r w:rsidRPr="009A4732">
        <w:rPr>
          <w:lang w:val="en-GB"/>
        </w:rPr>
        <w:t xml:space="preserve">, </w:t>
      </w:r>
      <w:r w:rsidRPr="009A4732">
        <w:rPr>
          <w:i/>
          <w:iCs/>
          <w:lang w:val="en-GB"/>
        </w:rPr>
        <w:t>180</w:t>
      </w:r>
      <w:r w:rsidRPr="009A4732">
        <w:rPr>
          <w:lang w:val="en-GB"/>
        </w:rPr>
        <w:t>(1), 298–340. https://doi.org/10.1007/BF01755094</w:t>
      </w:r>
    </w:p>
    <w:p w14:paraId="36B29E12" w14:textId="77777777" w:rsidR="009A4732" w:rsidRPr="009A4732" w:rsidRDefault="009A4732" w:rsidP="00556592">
      <w:pPr>
        <w:pStyle w:val="Bibliography"/>
        <w:spacing w:line="240" w:lineRule="auto"/>
        <w:contextualSpacing/>
        <w:rPr>
          <w:lang w:val="en-GB"/>
        </w:rPr>
      </w:pPr>
      <w:r w:rsidRPr="009A4732">
        <w:rPr>
          <w:lang w:val="en-GB"/>
        </w:rPr>
        <w:t xml:space="preserve">R Core Team. (2020). </w:t>
      </w:r>
      <w:r w:rsidRPr="009A4732">
        <w:rPr>
          <w:i/>
          <w:iCs/>
          <w:lang w:val="en-GB"/>
        </w:rPr>
        <w:t>R: A Language and Environment for Statistical Computing. R Foundation for Statistical Computing</w:t>
      </w:r>
      <w:r w:rsidRPr="009A4732">
        <w:rPr>
          <w:lang w:val="en-GB"/>
        </w:rPr>
        <w:t>. https://www.R-project.org/</w:t>
      </w:r>
    </w:p>
    <w:p w14:paraId="7D66F632"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Rall, B. C., Brose, U., Hartvig, M., Kalinkat, G., Schwarzmuller, F., Vucic-Pestic, O., &amp; Petchey, O. L. (2012). Universal temperature and body-mass scaling of feeding rates. </w:t>
      </w:r>
      <w:r w:rsidRPr="009A4732">
        <w:rPr>
          <w:i/>
          <w:iCs/>
          <w:lang w:val="en-GB"/>
        </w:rPr>
        <w:t>Philosophical Transactions of the Royal Society of London, Series B: Biological Sciences</w:t>
      </w:r>
      <w:r w:rsidRPr="009A4732">
        <w:rPr>
          <w:lang w:val="en-GB"/>
        </w:rPr>
        <w:t xml:space="preserve">, </w:t>
      </w:r>
      <w:r w:rsidRPr="009A4732">
        <w:rPr>
          <w:i/>
          <w:iCs/>
          <w:lang w:val="en-GB"/>
        </w:rPr>
        <w:t>367</w:t>
      </w:r>
      <w:r w:rsidRPr="009A4732">
        <w:rPr>
          <w:lang w:val="en-GB"/>
        </w:rPr>
        <w:t>(1605), 2923–2934. https://doi.org/10.1098/rstb.2012.0242</w:t>
      </w:r>
    </w:p>
    <w:p w14:paraId="71FFDE50" w14:textId="77777777" w:rsidR="009A4732" w:rsidRPr="009A4732" w:rsidRDefault="009A4732" w:rsidP="00556592">
      <w:pPr>
        <w:pStyle w:val="Bibliography"/>
        <w:spacing w:line="240" w:lineRule="auto"/>
        <w:contextualSpacing/>
        <w:rPr>
          <w:lang w:val="en-GB"/>
        </w:rPr>
      </w:pPr>
      <w:r w:rsidRPr="009A4732">
        <w:rPr>
          <w:lang w:val="en-GB"/>
        </w:rPr>
        <w:t xml:space="preserve">Rall, B. C., Vucic‐Pestic, O., Ehnes, R. B., Emmerson, M., &amp; Brose, U. (2010). Temperature, predator–prey interaction strength and population stability. </w:t>
      </w:r>
      <w:r w:rsidRPr="009A4732">
        <w:rPr>
          <w:i/>
          <w:iCs/>
          <w:lang w:val="en-GB"/>
        </w:rPr>
        <w:t>Global Change Biology</w:t>
      </w:r>
      <w:r w:rsidRPr="009A4732">
        <w:rPr>
          <w:lang w:val="en-GB"/>
        </w:rPr>
        <w:t xml:space="preserve">, </w:t>
      </w:r>
      <w:r w:rsidRPr="009A4732">
        <w:rPr>
          <w:i/>
          <w:iCs/>
          <w:lang w:val="en-GB"/>
        </w:rPr>
        <w:t>16</w:t>
      </w:r>
      <w:r w:rsidRPr="009A4732">
        <w:rPr>
          <w:lang w:val="en-GB"/>
        </w:rPr>
        <w:t>(8), 2145–2157. https://doi.org/10.1111/j.1365-2486.2009.02124.x</w:t>
      </w:r>
    </w:p>
    <w:p w14:paraId="00009089" w14:textId="77777777" w:rsidR="009A4732" w:rsidRPr="009A4732" w:rsidRDefault="009A4732" w:rsidP="00556592">
      <w:pPr>
        <w:pStyle w:val="Bibliography"/>
        <w:spacing w:line="240" w:lineRule="auto"/>
        <w:contextualSpacing/>
        <w:rPr>
          <w:lang w:val="en-GB"/>
        </w:rPr>
      </w:pPr>
      <w:r w:rsidRPr="009A4732">
        <w:rPr>
          <w:lang w:val="en-GB"/>
        </w:rPr>
        <w:t xml:space="preserve">Rijnsdorp, A. D., &amp; Ibelings, B. (1989). Sexual dimorphism in the energetics of reproduction and growth of North Sea plaice, Pleuronectes platessa L. </w:t>
      </w:r>
      <w:r w:rsidRPr="009A4732">
        <w:rPr>
          <w:i/>
          <w:iCs/>
          <w:lang w:val="en-GB"/>
        </w:rPr>
        <w:t>Journal of Fish Biology</w:t>
      </w:r>
      <w:r w:rsidRPr="009A4732">
        <w:rPr>
          <w:lang w:val="en-GB"/>
        </w:rPr>
        <w:t xml:space="preserve">, </w:t>
      </w:r>
      <w:r w:rsidRPr="009A4732">
        <w:rPr>
          <w:i/>
          <w:iCs/>
          <w:lang w:val="en-GB"/>
        </w:rPr>
        <w:t>35</w:t>
      </w:r>
      <w:r w:rsidRPr="009A4732">
        <w:rPr>
          <w:lang w:val="en-GB"/>
        </w:rPr>
        <w:t>(3), 401–415. https://doi.org/10.1111/j.1095-8649.1989.tb02992.x</w:t>
      </w:r>
    </w:p>
    <w:p w14:paraId="30B599C8" w14:textId="77777777" w:rsidR="009A4732" w:rsidRPr="009A4732" w:rsidRDefault="009A4732" w:rsidP="00556592">
      <w:pPr>
        <w:pStyle w:val="Bibliography"/>
        <w:spacing w:line="240" w:lineRule="auto"/>
        <w:contextualSpacing/>
        <w:rPr>
          <w:lang w:val="en-GB"/>
        </w:rPr>
      </w:pPr>
      <w:r w:rsidRPr="009A4732">
        <w:rPr>
          <w:lang w:val="en-GB"/>
        </w:rPr>
        <w:t xml:space="preserve">Rohatgi, A. (2012). </w:t>
      </w:r>
      <w:r w:rsidRPr="009A4732">
        <w:rPr>
          <w:i/>
          <w:iCs/>
          <w:lang w:val="en-GB"/>
        </w:rPr>
        <w:t>WebPlotDigitalizer: HTML5 based online tool to extract numerical data from plot images. Version 4.1. [WWW document] URL https://automeris.io/WebPlotDigitizer (accessed on January 2019).</w:t>
      </w:r>
    </w:p>
    <w:p w14:paraId="41D96879" w14:textId="77777777" w:rsidR="009A4732" w:rsidRPr="009A4732" w:rsidRDefault="009A4732" w:rsidP="00556592">
      <w:pPr>
        <w:pStyle w:val="Bibliography"/>
        <w:spacing w:line="240" w:lineRule="auto"/>
        <w:contextualSpacing/>
        <w:rPr>
          <w:lang w:val="en-GB"/>
        </w:rPr>
      </w:pPr>
      <w:r w:rsidRPr="009A4732">
        <w:rPr>
          <w:lang w:val="en-GB"/>
        </w:rPr>
        <w:t xml:space="preserve">Savage, V. M., Gillooly, J. F., Brown, J. H., West, G. B., &amp; Charnov, E. L. (2004). Effects of body size and temperature on population growth. </w:t>
      </w:r>
      <w:r w:rsidRPr="009A4732">
        <w:rPr>
          <w:i/>
          <w:iCs/>
          <w:lang w:val="en-GB"/>
        </w:rPr>
        <w:t>The American Naturalist</w:t>
      </w:r>
      <w:r w:rsidRPr="009A4732">
        <w:rPr>
          <w:lang w:val="en-GB"/>
        </w:rPr>
        <w:t xml:space="preserve">, </w:t>
      </w:r>
      <w:r w:rsidRPr="009A4732">
        <w:rPr>
          <w:i/>
          <w:iCs/>
          <w:lang w:val="en-GB"/>
        </w:rPr>
        <w:t>163</w:t>
      </w:r>
      <w:r w:rsidRPr="009A4732">
        <w:rPr>
          <w:lang w:val="en-GB"/>
        </w:rPr>
        <w:t>(3), 429–441.</w:t>
      </w:r>
    </w:p>
    <w:p w14:paraId="4C89B0EA" w14:textId="77777777" w:rsidR="009A4732" w:rsidRPr="009A4732" w:rsidRDefault="009A4732" w:rsidP="00556592">
      <w:pPr>
        <w:pStyle w:val="Bibliography"/>
        <w:spacing w:line="240" w:lineRule="auto"/>
        <w:contextualSpacing/>
        <w:rPr>
          <w:lang w:val="en-GB"/>
        </w:rPr>
      </w:pPr>
      <w:r w:rsidRPr="009A4732">
        <w:rPr>
          <w:lang w:val="en-GB"/>
        </w:rPr>
        <w:t xml:space="preserve">Schielzeth, H. (2010). Simple means to improve the interpretability of regression coefficients: Interpretation of regression coefficients. </w:t>
      </w:r>
      <w:r w:rsidRPr="009A4732">
        <w:rPr>
          <w:i/>
          <w:iCs/>
          <w:lang w:val="en-GB"/>
        </w:rPr>
        <w:t>Methods in Ecology and Evolution</w:t>
      </w:r>
      <w:r w:rsidRPr="009A4732">
        <w:rPr>
          <w:lang w:val="en-GB"/>
        </w:rPr>
        <w:t xml:space="preserve">, </w:t>
      </w:r>
      <w:r w:rsidRPr="009A4732">
        <w:rPr>
          <w:i/>
          <w:iCs/>
          <w:lang w:val="en-GB"/>
        </w:rPr>
        <w:t>1</w:t>
      </w:r>
      <w:r w:rsidRPr="009A4732">
        <w:rPr>
          <w:lang w:val="en-GB"/>
        </w:rPr>
        <w:t>(2), 103–113. https://doi.org/10.1111/j.2041-210X.2010.00012.x</w:t>
      </w:r>
    </w:p>
    <w:p w14:paraId="5954DB5F" w14:textId="77777777" w:rsidR="009A4732" w:rsidRPr="009A4732" w:rsidRDefault="009A4732" w:rsidP="00556592">
      <w:pPr>
        <w:pStyle w:val="Bibliography"/>
        <w:spacing w:line="240" w:lineRule="auto"/>
        <w:contextualSpacing/>
        <w:rPr>
          <w:lang w:val="en-GB"/>
        </w:rPr>
      </w:pPr>
      <w:r w:rsidRPr="009A4732">
        <w:rPr>
          <w:lang w:val="en-GB"/>
        </w:rPr>
        <w:t xml:space="preserve">Schoolfield, R. M., Sharpe, P. J. H., &amp; Magnuson, C. E. (1981). Non-linear regression of biological temperature-dependent rate models based on absolute reaction-rate theory. </w:t>
      </w:r>
      <w:r w:rsidRPr="009A4732">
        <w:rPr>
          <w:i/>
          <w:iCs/>
          <w:lang w:val="en-GB"/>
        </w:rPr>
        <w:t>Journal of Theoretical Biology</w:t>
      </w:r>
      <w:r w:rsidRPr="009A4732">
        <w:rPr>
          <w:lang w:val="en-GB"/>
        </w:rPr>
        <w:t xml:space="preserve">, </w:t>
      </w:r>
      <w:r w:rsidRPr="009A4732">
        <w:rPr>
          <w:i/>
          <w:iCs/>
          <w:lang w:val="en-GB"/>
        </w:rPr>
        <w:t>88</w:t>
      </w:r>
      <w:r w:rsidRPr="009A4732">
        <w:rPr>
          <w:lang w:val="en-GB"/>
        </w:rPr>
        <w:t>(4), 719–731. https://doi.org/10.1016/0022-5193(81)90246-0</w:t>
      </w:r>
    </w:p>
    <w:p w14:paraId="2770A79A" w14:textId="77777777" w:rsidR="009A4732" w:rsidRPr="009A4732" w:rsidRDefault="009A4732" w:rsidP="00556592">
      <w:pPr>
        <w:pStyle w:val="Bibliography"/>
        <w:spacing w:line="240" w:lineRule="auto"/>
        <w:contextualSpacing/>
        <w:rPr>
          <w:lang w:val="en-GB"/>
        </w:rPr>
      </w:pPr>
      <w:r w:rsidRPr="009A4732">
        <w:rPr>
          <w:lang w:val="en-GB"/>
        </w:rPr>
        <w:t>Steinarsson, A., &amp; Imsland, A. K. (2003). Size dependent variation in optimum growth temperature of red abalone (</w:t>
      </w:r>
      <w:r w:rsidRPr="009A4732">
        <w:rPr>
          <w:i/>
          <w:iCs/>
          <w:lang w:val="en-GB"/>
        </w:rPr>
        <w:t>Haliotis rufescens</w:t>
      </w:r>
      <w:r w:rsidRPr="009A4732">
        <w:rPr>
          <w:lang w:val="en-GB"/>
        </w:rPr>
        <w:t xml:space="preserve">). </w:t>
      </w:r>
      <w:r w:rsidRPr="009A4732">
        <w:rPr>
          <w:i/>
          <w:iCs/>
          <w:lang w:val="en-GB"/>
        </w:rPr>
        <w:t>Aquaculture</w:t>
      </w:r>
      <w:r w:rsidRPr="009A4732">
        <w:rPr>
          <w:lang w:val="en-GB"/>
        </w:rPr>
        <w:t xml:space="preserve">, </w:t>
      </w:r>
      <w:r w:rsidRPr="009A4732">
        <w:rPr>
          <w:i/>
          <w:iCs/>
          <w:lang w:val="en-GB"/>
        </w:rPr>
        <w:t>224</w:t>
      </w:r>
      <w:r w:rsidRPr="009A4732">
        <w:rPr>
          <w:lang w:val="en-GB"/>
        </w:rPr>
        <w:t>(1–4), 353–362. https://doi.org/10.1016/S0044-8486(03)00241-2</w:t>
      </w:r>
    </w:p>
    <w:p w14:paraId="27DA7B7D" w14:textId="77777777" w:rsidR="009A4732" w:rsidRPr="009A4732" w:rsidRDefault="009A4732" w:rsidP="00556592">
      <w:pPr>
        <w:pStyle w:val="Bibliography"/>
        <w:spacing w:line="240" w:lineRule="auto"/>
        <w:contextualSpacing/>
        <w:rPr>
          <w:lang w:val="en-GB"/>
        </w:rPr>
      </w:pPr>
      <w:r w:rsidRPr="009A4732">
        <w:rPr>
          <w:lang w:val="en-GB"/>
        </w:rPr>
        <w:t xml:space="preserve">Thresher, R. E., Koslow, J. A., Morison, A. K., &amp; Smith, D. C. (2007). Depth-mediated reversal of the effects of climate change on long-term growth rates of exploited marine fish. </w:t>
      </w:r>
      <w:r w:rsidRPr="009A4732">
        <w:rPr>
          <w:i/>
          <w:iCs/>
          <w:lang w:val="en-GB"/>
        </w:rPr>
        <w:t>Proceedings of the National Academy of Sciences, USA</w:t>
      </w:r>
      <w:r w:rsidRPr="009A4732">
        <w:rPr>
          <w:lang w:val="en-GB"/>
        </w:rPr>
        <w:t xml:space="preserve">, </w:t>
      </w:r>
      <w:r w:rsidRPr="009A4732">
        <w:rPr>
          <w:i/>
          <w:iCs/>
          <w:lang w:val="en-GB"/>
        </w:rPr>
        <w:t>104</w:t>
      </w:r>
      <w:r w:rsidRPr="009A4732">
        <w:rPr>
          <w:lang w:val="en-GB"/>
        </w:rPr>
        <w:t>(18), 7461–7465.</w:t>
      </w:r>
    </w:p>
    <w:p w14:paraId="03C03B43" w14:textId="77777777" w:rsidR="009A4732" w:rsidRPr="009A4732" w:rsidRDefault="009A4732" w:rsidP="00556592">
      <w:pPr>
        <w:pStyle w:val="Bibliography"/>
        <w:spacing w:line="240" w:lineRule="auto"/>
        <w:contextualSpacing/>
        <w:rPr>
          <w:lang w:val="en-GB"/>
        </w:rPr>
      </w:pPr>
      <w:r w:rsidRPr="009A4732">
        <w:rPr>
          <w:lang w:val="en-GB"/>
        </w:rPr>
        <w:t xml:space="preserve">Uiterwaal, S. F., &amp; DeLong, J. P. (2020). Functional responses are maximized at intermediate temperatures. </w:t>
      </w:r>
      <w:r w:rsidRPr="009A4732">
        <w:rPr>
          <w:i/>
          <w:iCs/>
          <w:lang w:val="en-GB"/>
        </w:rPr>
        <w:t>Ecology</w:t>
      </w:r>
      <w:r w:rsidRPr="009A4732">
        <w:rPr>
          <w:lang w:val="en-GB"/>
        </w:rPr>
        <w:t xml:space="preserve">, </w:t>
      </w:r>
      <w:r w:rsidRPr="009A4732">
        <w:rPr>
          <w:i/>
          <w:iCs/>
          <w:lang w:val="en-GB"/>
        </w:rPr>
        <w:t>101</w:t>
      </w:r>
      <w:r w:rsidRPr="009A4732">
        <w:rPr>
          <w:lang w:val="en-GB"/>
        </w:rPr>
        <w:t>(4), e02975. https://doi.org/10.1002/ecy.2975</w:t>
      </w:r>
    </w:p>
    <w:p w14:paraId="00AE2C72" w14:textId="77777777" w:rsidR="009A4732" w:rsidRPr="009A4732" w:rsidRDefault="009A4732" w:rsidP="00556592">
      <w:pPr>
        <w:pStyle w:val="Bibliography"/>
        <w:spacing w:line="240" w:lineRule="auto"/>
        <w:contextualSpacing/>
        <w:rPr>
          <w:lang w:val="en-GB"/>
        </w:rPr>
      </w:pPr>
      <w:r w:rsidRPr="009A4732">
        <w:rPr>
          <w:lang w:val="en-GB"/>
        </w:rPr>
        <w:t xml:space="preserve">Ursin, E. (1967). A Mathematical Model of Some Aspects of Fish Growth, Respiration, and Mortality. </w:t>
      </w:r>
      <w:r w:rsidRPr="009A4732">
        <w:rPr>
          <w:i/>
          <w:iCs/>
          <w:lang w:val="en-GB"/>
        </w:rPr>
        <w:t>Journal of the Fisheries Research Board of Canada</w:t>
      </w:r>
      <w:r w:rsidRPr="009A4732">
        <w:rPr>
          <w:lang w:val="en-GB"/>
        </w:rPr>
        <w:t xml:space="preserve">, </w:t>
      </w:r>
      <w:r w:rsidRPr="009A4732">
        <w:rPr>
          <w:i/>
          <w:iCs/>
          <w:lang w:val="en-GB"/>
        </w:rPr>
        <w:t>24</w:t>
      </w:r>
      <w:r w:rsidRPr="009A4732">
        <w:rPr>
          <w:lang w:val="en-GB"/>
        </w:rPr>
        <w:t>(11), 2355–2453. https://doi.org/10.1139/f67-190</w:t>
      </w:r>
    </w:p>
    <w:p w14:paraId="34EBC03F" w14:textId="77777777" w:rsidR="009A4732" w:rsidRPr="009A4732" w:rsidRDefault="009A4732" w:rsidP="00556592">
      <w:pPr>
        <w:pStyle w:val="Bibliography"/>
        <w:spacing w:line="240" w:lineRule="auto"/>
        <w:contextualSpacing/>
        <w:rPr>
          <w:lang w:val="en-GB"/>
        </w:rPr>
      </w:pPr>
      <w:r w:rsidRPr="00170C31">
        <w:rPr>
          <w:lang w:val="sv-SE"/>
        </w:rPr>
        <w:t xml:space="preserve">Van Dorst, R. M., Gårdmark, A., Svanbäck, R., Beier, U., Weyhenmeyer, G. A., &amp; Huss, M. (2019). </w:t>
      </w:r>
      <w:r w:rsidRPr="009A4732">
        <w:rPr>
          <w:lang w:val="en-GB"/>
        </w:rPr>
        <w:t xml:space="preserve">Warmer and browner waters decrease fish biomass production. </w:t>
      </w:r>
      <w:r w:rsidRPr="009A4732">
        <w:rPr>
          <w:i/>
          <w:iCs/>
          <w:lang w:val="en-GB"/>
        </w:rPr>
        <w:t>Global Change Biology</w:t>
      </w:r>
      <w:r w:rsidRPr="009A4732">
        <w:rPr>
          <w:lang w:val="en-GB"/>
        </w:rPr>
        <w:t xml:space="preserve">, </w:t>
      </w:r>
      <w:r w:rsidRPr="009A4732">
        <w:rPr>
          <w:i/>
          <w:iCs/>
          <w:lang w:val="en-GB"/>
        </w:rPr>
        <w:t>25</w:t>
      </w:r>
      <w:r w:rsidRPr="009A4732">
        <w:rPr>
          <w:lang w:val="en-GB"/>
        </w:rPr>
        <w:t>(4), 1395–1408. https://doi.org/10.1111/gcb.14551</w:t>
      </w:r>
    </w:p>
    <w:p w14:paraId="533AF885" w14:textId="77777777" w:rsidR="009A4732" w:rsidRPr="009A4732" w:rsidRDefault="009A4732" w:rsidP="00556592">
      <w:pPr>
        <w:pStyle w:val="Bibliography"/>
        <w:spacing w:line="240" w:lineRule="auto"/>
        <w:contextualSpacing/>
        <w:rPr>
          <w:lang w:val="en-GB"/>
        </w:rPr>
      </w:pPr>
      <w:r w:rsidRPr="009A4732">
        <w:rPr>
          <w:lang w:val="en-GB"/>
        </w:rPr>
        <w:t xml:space="preserve">van Rijn, I., Buba, Y., DeLong, J., Kiflawi, M., &amp; Belmaker, J. (2017). Large but uneven reduction in fish size across species in relation to changing sea temperatures. </w:t>
      </w:r>
      <w:r w:rsidRPr="009A4732">
        <w:rPr>
          <w:i/>
          <w:iCs/>
          <w:lang w:val="en-GB"/>
        </w:rPr>
        <w:t>Global Change Biology</w:t>
      </w:r>
      <w:r w:rsidRPr="009A4732">
        <w:rPr>
          <w:lang w:val="en-GB"/>
        </w:rPr>
        <w:t xml:space="preserve">, </w:t>
      </w:r>
      <w:r w:rsidRPr="009A4732">
        <w:rPr>
          <w:i/>
          <w:iCs/>
          <w:lang w:val="en-GB"/>
        </w:rPr>
        <w:t>23</w:t>
      </w:r>
      <w:r w:rsidRPr="009A4732">
        <w:rPr>
          <w:lang w:val="en-GB"/>
        </w:rPr>
        <w:t>(9), 3667–3674. https://doi.org/10.1111/gcb.13688</w:t>
      </w:r>
    </w:p>
    <w:p w14:paraId="185CDE2C" w14:textId="77777777" w:rsidR="009A4732" w:rsidRPr="009A4732" w:rsidRDefault="009A4732" w:rsidP="00556592">
      <w:pPr>
        <w:pStyle w:val="Bibliography"/>
        <w:spacing w:line="240" w:lineRule="auto"/>
        <w:contextualSpacing/>
        <w:rPr>
          <w:lang w:val="en-GB"/>
        </w:rPr>
      </w:pPr>
      <w:r w:rsidRPr="009A4732">
        <w:rPr>
          <w:lang w:val="en-GB"/>
        </w:rPr>
        <w:t xml:space="preserve">Vasseur, D. A., &amp; McCann, K. S. (2005). A mechanistic approach for modelling temperature-dependent consumer-resource dynamics. </w:t>
      </w:r>
      <w:r w:rsidRPr="009A4732">
        <w:rPr>
          <w:i/>
          <w:iCs/>
          <w:lang w:val="en-GB"/>
        </w:rPr>
        <w:t>The American Naturalist</w:t>
      </w:r>
      <w:r w:rsidRPr="009A4732">
        <w:rPr>
          <w:lang w:val="en-GB"/>
        </w:rPr>
        <w:t xml:space="preserve">, </w:t>
      </w:r>
      <w:r w:rsidRPr="009A4732">
        <w:rPr>
          <w:i/>
          <w:iCs/>
          <w:lang w:val="en-GB"/>
        </w:rPr>
        <w:t>166</w:t>
      </w:r>
      <w:r w:rsidRPr="009A4732">
        <w:rPr>
          <w:lang w:val="en-GB"/>
        </w:rPr>
        <w:t>(2), 184–198.</w:t>
      </w:r>
    </w:p>
    <w:p w14:paraId="3DC403AB" w14:textId="77777777" w:rsidR="009A4732" w:rsidRPr="009A4732" w:rsidRDefault="009A4732" w:rsidP="00556592">
      <w:pPr>
        <w:pStyle w:val="Bibliography"/>
        <w:spacing w:line="240" w:lineRule="auto"/>
        <w:contextualSpacing/>
        <w:rPr>
          <w:lang w:val="en-GB"/>
        </w:rPr>
      </w:pPr>
      <w:r w:rsidRPr="009A4732">
        <w:rPr>
          <w:lang w:val="en-GB"/>
        </w:rPr>
        <w:t xml:space="preserve">Vehtari, A., Gelman, A., &amp; Gabry, J. (2017). Practical Bayesian model evaluation using leave-one-out cross-validation and WAIC. </w:t>
      </w:r>
      <w:r w:rsidRPr="009A4732">
        <w:rPr>
          <w:i/>
          <w:iCs/>
          <w:lang w:val="en-GB"/>
        </w:rPr>
        <w:t>Statistics and Computing</w:t>
      </w:r>
      <w:r w:rsidRPr="009A4732">
        <w:rPr>
          <w:lang w:val="en-GB"/>
        </w:rPr>
        <w:t xml:space="preserve">, </w:t>
      </w:r>
      <w:r w:rsidRPr="009A4732">
        <w:rPr>
          <w:i/>
          <w:iCs/>
          <w:lang w:val="en-GB"/>
        </w:rPr>
        <w:t>27</w:t>
      </w:r>
      <w:r w:rsidRPr="009A4732">
        <w:rPr>
          <w:lang w:val="en-GB"/>
        </w:rPr>
        <w:t>(5), 1413–1432. https://doi.org/10.1007/s11222-016-9696-4</w:t>
      </w:r>
    </w:p>
    <w:p w14:paraId="23CD8E1D"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von Bertalanffy, L. (1957). Laws in metabolism and growth. </w:t>
      </w:r>
      <w:r w:rsidRPr="009A4732">
        <w:rPr>
          <w:i/>
          <w:iCs/>
          <w:lang w:val="en-GB"/>
        </w:rPr>
        <w:t>The Quarterly Review of Biology</w:t>
      </w:r>
      <w:r w:rsidRPr="009A4732">
        <w:rPr>
          <w:lang w:val="en-GB"/>
        </w:rPr>
        <w:t xml:space="preserve">, </w:t>
      </w:r>
      <w:r w:rsidRPr="009A4732">
        <w:rPr>
          <w:i/>
          <w:iCs/>
          <w:lang w:val="en-GB"/>
        </w:rPr>
        <w:t>32</w:t>
      </w:r>
      <w:r w:rsidRPr="009A4732">
        <w:rPr>
          <w:lang w:val="en-GB"/>
        </w:rPr>
        <w:t>(3), 217–231.</w:t>
      </w:r>
    </w:p>
    <w:p w14:paraId="1FD1C3F5" w14:textId="77777777" w:rsidR="009A4732" w:rsidRPr="009A4732" w:rsidRDefault="009A4732" w:rsidP="00556592">
      <w:pPr>
        <w:pStyle w:val="Bibliography"/>
        <w:spacing w:line="240" w:lineRule="auto"/>
        <w:contextualSpacing/>
        <w:rPr>
          <w:lang w:val="en-GB"/>
        </w:rPr>
      </w:pPr>
      <w:r w:rsidRPr="009A4732">
        <w:rPr>
          <w:lang w:val="en-GB"/>
        </w:rPr>
        <w:t xml:space="preserve">Wang, H.-Y., Shen, S.-F., Chen, Y.-S., Kiang, Y.-K., &amp; Heino, M. (2020). Life histories determine divergent population trends for fishes under climate warming. </w:t>
      </w:r>
      <w:r w:rsidRPr="009A4732">
        <w:rPr>
          <w:i/>
          <w:iCs/>
          <w:lang w:val="en-GB"/>
        </w:rPr>
        <w:t>Nature Communications</w:t>
      </w:r>
      <w:r w:rsidRPr="009A4732">
        <w:rPr>
          <w:lang w:val="en-GB"/>
        </w:rPr>
        <w:t xml:space="preserve">, </w:t>
      </w:r>
      <w:r w:rsidRPr="009A4732">
        <w:rPr>
          <w:i/>
          <w:iCs/>
          <w:lang w:val="en-GB"/>
        </w:rPr>
        <w:t>11</w:t>
      </w:r>
      <w:r w:rsidRPr="009A4732">
        <w:rPr>
          <w:lang w:val="en-GB"/>
        </w:rPr>
        <w:t>(1), 4088. https://doi.org/10.1038/s41467-020-17937-4</w:t>
      </w:r>
    </w:p>
    <w:p w14:paraId="4D57442D" w14:textId="77777777" w:rsidR="009A4732" w:rsidRPr="009A4732" w:rsidRDefault="009A4732" w:rsidP="00556592">
      <w:pPr>
        <w:pStyle w:val="Bibliography"/>
        <w:spacing w:line="240" w:lineRule="auto"/>
        <w:contextualSpacing/>
        <w:rPr>
          <w:lang w:val="en-GB"/>
        </w:rPr>
      </w:pPr>
      <w:r w:rsidRPr="009A4732">
        <w:rPr>
          <w:lang w:val="en-GB"/>
        </w:rPr>
        <w:t xml:space="preserve">Watanabe, S. (2013). A Widely Applicable Bayesian Information Criterion. </w:t>
      </w:r>
      <w:r w:rsidRPr="009A4732">
        <w:rPr>
          <w:i/>
          <w:iCs/>
          <w:lang w:val="en-GB"/>
        </w:rPr>
        <w:t>Journal of Machine Learning Research</w:t>
      </w:r>
      <w:r w:rsidRPr="009A4732">
        <w:rPr>
          <w:lang w:val="en-GB"/>
        </w:rPr>
        <w:t xml:space="preserve">, </w:t>
      </w:r>
      <w:r w:rsidRPr="009A4732">
        <w:rPr>
          <w:i/>
          <w:iCs/>
          <w:lang w:val="en-GB"/>
        </w:rPr>
        <w:t>14</w:t>
      </w:r>
      <w:r w:rsidRPr="009A4732">
        <w:rPr>
          <w:lang w:val="en-GB"/>
        </w:rPr>
        <w:t>(Mar), 867–897.</w:t>
      </w:r>
    </w:p>
    <w:p w14:paraId="27DF58B4" w14:textId="77777777" w:rsidR="009A4732" w:rsidRPr="009A4732" w:rsidRDefault="009A4732" w:rsidP="00556592">
      <w:pPr>
        <w:pStyle w:val="Bibliography"/>
        <w:spacing w:line="240" w:lineRule="auto"/>
        <w:contextualSpacing/>
        <w:rPr>
          <w:lang w:val="en-GB"/>
        </w:rPr>
      </w:pPr>
      <w:r w:rsidRPr="009A4732">
        <w:rPr>
          <w:lang w:val="en-GB"/>
        </w:rPr>
        <w:t xml:space="preserve">Werner, E. E., &amp; Hall, D. J. (1988). Ontogenetic habitat shifts in bluegill: The foraging rate-predation risk trade-off. </w:t>
      </w:r>
      <w:r w:rsidRPr="009A4732">
        <w:rPr>
          <w:i/>
          <w:iCs/>
          <w:lang w:val="en-GB"/>
        </w:rPr>
        <w:t>Ecology</w:t>
      </w:r>
      <w:r w:rsidRPr="009A4732">
        <w:rPr>
          <w:lang w:val="en-GB"/>
        </w:rPr>
        <w:t xml:space="preserve">, </w:t>
      </w:r>
      <w:r w:rsidRPr="009A4732">
        <w:rPr>
          <w:i/>
          <w:iCs/>
          <w:lang w:val="en-GB"/>
        </w:rPr>
        <w:t>69</w:t>
      </w:r>
      <w:r w:rsidRPr="009A4732">
        <w:rPr>
          <w:lang w:val="en-GB"/>
        </w:rPr>
        <w:t>(5), 1352–1366. https://doi.org/10.2307/1941633</w:t>
      </w:r>
    </w:p>
    <w:p w14:paraId="3E5AA983" w14:textId="77777777" w:rsidR="009A4732" w:rsidRPr="009A4732" w:rsidRDefault="009A4732" w:rsidP="00556592">
      <w:pPr>
        <w:pStyle w:val="Bibliography"/>
        <w:spacing w:line="240" w:lineRule="auto"/>
        <w:contextualSpacing/>
        <w:rPr>
          <w:lang w:val="en-GB"/>
        </w:rPr>
      </w:pPr>
      <w:r w:rsidRPr="009A4732">
        <w:rPr>
          <w:lang w:val="en-GB"/>
        </w:rPr>
        <w:t xml:space="preserve">Wickham, H., Averick, M., Bryan, J., Chang, W., D’Agostino McGowan, L., François, R., Grolemund, G., &amp; Alex, H. (2019). </w:t>
      </w:r>
      <w:r w:rsidRPr="009A4732">
        <w:rPr>
          <w:i/>
          <w:iCs/>
          <w:lang w:val="en-GB"/>
        </w:rPr>
        <w:t>Welcome to the tidyverse</w:t>
      </w:r>
      <w:r w:rsidRPr="009A4732">
        <w:rPr>
          <w:lang w:val="en-GB"/>
        </w:rPr>
        <w:t>. 1686. https://doi.org/10.21105/joss.01686</w:t>
      </w:r>
    </w:p>
    <w:p w14:paraId="3725E24E" w14:textId="77777777" w:rsidR="009A4732" w:rsidRPr="009A4732" w:rsidRDefault="009A4732" w:rsidP="00556592">
      <w:pPr>
        <w:pStyle w:val="Bibliography"/>
        <w:spacing w:line="240" w:lineRule="auto"/>
        <w:contextualSpacing/>
        <w:rPr>
          <w:lang w:val="en-GB"/>
        </w:rPr>
      </w:pPr>
      <w:r w:rsidRPr="009A4732">
        <w:rPr>
          <w:lang w:val="en-GB"/>
        </w:rPr>
        <w:t>Wyban, J., Walsh, W. A., &amp; Godin, D. M. (1995). Temperature effects on growth, feeding rate and feed conversion of the Pacific white shrimp (</w:t>
      </w:r>
      <w:r w:rsidRPr="009A4732">
        <w:rPr>
          <w:i/>
          <w:iCs/>
          <w:lang w:val="en-GB"/>
        </w:rPr>
        <w:t>Penaeus vannamei</w:t>
      </w:r>
      <w:r w:rsidRPr="009A4732">
        <w:rPr>
          <w:lang w:val="en-GB"/>
        </w:rPr>
        <w:t xml:space="preserve">). </w:t>
      </w:r>
      <w:r w:rsidRPr="009A4732">
        <w:rPr>
          <w:i/>
          <w:iCs/>
          <w:lang w:val="en-GB"/>
        </w:rPr>
        <w:t>Aquaculture</w:t>
      </w:r>
      <w:r w:rsidRPr="009A4732">
        <w:rPr>
          <w:lang w:val="en-GB"/>
        </w:rPr>
        <w:t xml:space="preserve">, </w:t>
      </w:r>
      <w:r w:rsidRPr="009A4732">
        <w:rPr>
          <w:i/>
          <w:iCs/>
          <w:lang w:val="en-GB"/>
        </w:rPr>
        <w:t>138</w:t>
      </w:r>
      <w:r w:rsidRPr="009A4732">
        <w:rPr>
          <w:lang w:val="en-GB"/>
        </w:rPr>
        <w:t>(1), 267–279. https://doi.org/10.1016/0044-8486(95)00032-1</w:t>
      </w:r>
    </w:p>
    <w:p w14:paraId="43678A66" w14:textId="77777777" w:rsidR="009A4732" w:rsidRPr="009A4732" w:rsidRDefault="009A4732" w:rsidP="00556592">
      <w:pPr>
        <w:pStyle w:val="Bibliography"/>
        <w:spacing w:line="240" w:lineRule="auto"/>
        <w:contextualSpacing/>
        <w:rPr>
          <w:lang w:val="en-GB"/>
        </w:rPr>
      </w:pPr>
      <w:r w:rsidRPr="009A4732">
        <w:rPr>
          <w:lang w:val="en-GB"/>
        </w:rPr>
        <w:t>Xie, Xiaojun., &amp; Sun, Ruyung. (1990). The Bioenergetics of the Southern Catfish (</w:t>
      </w:r>
      <w:r w:rsidRPr="009A4732">
        <w:rPr>
          <w:i/>
          <w:iCs/>
          <w:lang w:val="en-GB"/>
        </w:rPr>
        <w:t>Silurus meridionalis</w:t>
      </w:r>
      <w:r w:rsidRPr="009A4732">
        <w:rPr>
          <w:lang w:val="en-GB"/>
        </w:rPr>
        <w:t xml:space="preserve"> Chen). I. Resting Metabolic Rate as a Function of Body Weight and Temperature. </w:t>
      </w:r>
      <w:r w:rsidRPr="009A4732">
        <w:rPr>
          <w:i/>
          <w:iCs/>
          <w:lang w:val="en-GB"/>
        </w:rPr>
        <w:t>Physiological Zoology</w:t>
      </w:r>
      <w:r w:rsidRPr="009A4732">
        <w:rPr>
          <w:lang w:val="en-GB"/>
        </w:rPr>
        <w:t xml:space="preserve">, </w:t>
      </w:r>
      <w:r w:rsidRPr="009A4732">
        <w:rPr>
          <w:i/>
          <w:iCs/>
          <w:lang w:val="en-GB"/>
        </w:rPr>
        <w:t>63</w:t>
      </w:r>
      <w:r w:rsidRPr="009A4732">
        <w:rPr>
          <w:lang w:val="en-GB"/>
        </w:rPr>
        <w:t>(6), 1181–1195.</w:t>
      </w:r>
    </w:p>
    <w:p w14:paraId="76355081" w14:textId="77777777" w:rsidR="009A4732" w:rsidRPr="009A4732" w:rsidRDefault="009A4732" w:rsidP="00556592">
      <w:pPr>
        <w:pStyle w:val="Bibliography"/>
        <w:spacing w:line="240" w:lineRule="auto"/>
        <w:contextualSpacing/>
        <w:rPr>
          <w:lang w:val="en-GB"/>
        </w:rPr>
      </w:pPr>
      <w:r w:rsidRPr="009A4732">
        <w:rPr>
          <w:lang w:val="en-GB"/>
        </w:rPr>
        <w:t xml:space="preserve">Youngflesh, C. (2018). MCMCvis: Tools to Visualize, Manipulate, and Summarize MCMC Output. </w:t>
      </w:r>
      <w:r w:rsidRPr="009A4732">
        <w:rPr>
          <w:i/>
          <w:iCs/>
          <w:lang w:val="en-GB"/>
        </w:rPr>
        <w:t>Journal of Open Source Software</w:t>
      </w:r>
      <w:r w:rsidRPr="009A4732">
        <w:rPr>
          <w:lang w:val="en-GB"/>
        </w:rPr>
        <w:t xml:space="preserve">, </w:t>
      </w:r>
      <w:r w:rsidRPr="009A4732">
        <w:rPr>
          <w:i/>
          <w:iCs/>
          <w:lang w:val="en-GB"/>
        </w:rPr>
        <w:t>3</w:t>
      </w:r>
      <w:r w:rsidRPr="009A4732">
        <w:rPr>
          <w:lang w:val="en-GB"/>
        </w:rPr>
        <w:t>(24), 640. https://doi.org/10.21105/joss.00640</w:t>
      </w:r>
    </w:p>
    <w:p w14:paraId="2C6C3C5D" w14:textId="4B752198" w:rsidR="003D3BD0" w:rsidRDefault="009A4732" w:rsidP="00556592">
      <w:pPr>
        <w:pStyle w:val="Bibliography"/>
        <w:spacing w:line="240" w:lineRule="auto"/>
        <w:contextualSpacing/>
      </w:pPr>
      <w:r>
        <w:fldChar w:fldCharType="end"/>
      </w:r>
    </w:p>
    <w:p w14:paraId="1ACAA973" w14:textId="5C42E426" w:rsidR="00487B36" w:rsidRDefault="00487B36" w:rsidP="00786497">
      <w:pPr>
        <w:spacing w:line="480" w:lineRule="auto"/>
        <w:contextualSpacing/>
      </w:pPr>
    </w:p>
    <w:p w14:paraId="220E17DA" w14:textId="77777777" w:rsidR="00170C31" w:rsidRDefault="00170C31" w:rsidP="00B72E09">
      <w:pPr>
        <w:spacing w:line="480" w:lineRule="auto"/>
        <w:contextualSpacing/>
        <w:rPr>
          <w:rFonts w:cstheme="minorHAnsi"/>
          <w:b/>
          <w:sz w:val="28"/>
          <w:szCs w:val="28"/>
        </w:rPr>
      </w:pPr>
    </w:p>
    <w:p w14:paraId="62EBF7A2" w14:textId="77777777" w:rsidR="00170C31" w:rsidRDefault="00170C31" w:rsidP="00B72E09">
      <w:pPr>
        <w:spacing w:line="480" w:lineRule="auto"/>
        <w:contextualSpacing/>
        <w:rPr>
          <w:rFonts w:cstheme="minorHAnsi"/>
          <w:b/>
          <w:sz w:val="28"/>
          <w:szCs w:val="28"/>
        </w:rPr>
      </w:pPr>
    </w:p>
    <w:p w14:paraId="509C6A35" w14:textId="77777777" w:rsidR="00170C31" w:rsidRDefault="00170C31" w:rsidP="00B72E09">
      <w:pPr>
        <w:spacing w:line="480" w:lineRule="auto"/>
        <w:contextualSpacing/>
        <w:rPr>
          <w:rFonts w:cstheme="minorHAnsi"/>
          <w:b/>
          <w:sz w:val="28"/>
          <w:szCs w:val="28"/>
        </w:rPr>
      </w:pPr>
    </w:p>
    <w:p w14:paraId="1CEF8074" w14:textId="77777777" w:rsidR="00170C31" w:rsidRDefault="00170C31" w:rsidP="00B72E09">
      <w:pPr>
        <w:spacing w:line="480" w:lineRule="auto"/>
        <w:contextualSpacing/>
        <w:rPr>
          <w:rFonts w:cstheme="minorHAnsi"/>
          <w:b/>
          <w:sz w:val="28"/>
          <w:szCs w:val="28"/>
        </w:rPr>
      </w:pPr>
    </w:p>
    <w:p w14:paraId="667E873F" w14:textId="77777777" w:rsidR="00170C31" w:rsidRDefault="00170C31" w:rsidP="00B72E09">
      <w:pPr>
        <w:spacing w:line="480" w:lineRule="auto"/>
        <w:contextualSpacing/>
        <w:rPr>
          <w:rFonts w:cstheme="minorHAnsi"/>
          <w:b/>
          <w:sz w:val="28"/>
          <w:szCs w:val="28"/>
        </w:rPr>
      </w:pPr>
    </w:p>
    <w:p w14:paraId="0A028AA7" w14:textId="77777777" w:rsidR="00170C31" w:rsidRDefault="00170C31" w:rsidP="00B72E09">
      <w:pPr>
        <w:spacing w:line="480" w:lineRule="auto"/>
        <w:contextualSpacing/>
        <w:rPr>
          <w:rFonts w:cstheme="minorHAnsi"/>
          <w:b/>
          <w:sz w:val="28"/>
          <w:szCs w:val="28"/>
        </w:rPr>
      </w:pPr>
    </w:p>
    <w:p w14:paraId="4FB69B91" w14:textId="77777777" w:rsidR="00170C31" w:rsidRDefault="00170C31" w:rsidP="00B72E09">
      <w:pPr>
        <w:spacing w:line="480" w:lineRule="auto"/>
        <w:contextualSpacing/>
        <w:rPr>
          <w:rFonts w:cstheme="minorHAnsi"/>
          <w:b/>
          <w:sz w:val="28"/>
          <w:szCs w:val="28"/>
        </w:rPr>
      </w:pPr>
    </w:p>
    <w:p w14:paraId="1A219DD4" w14:textId="77777777" w:rsidR="00170C31" w:rsidRDefault="00170C31" w:rsidP="00B72E09">
      <w:pPr>
        <w:spacing w:line="480" w:lineRule="auto"/>
        <w:contextualSpacing/>
        <w:rPr>
          <w:rFonts w:cstheme="minorHAnsi"/>
          <w:b/>
          <w:sz w:val="28"/>
          <w:szCs w:val="28"/>
        </w:rPr>
      </w:pPr>
    </w:p>
    <w:p w14:paraId="312A57E6" w14:textId="77777777" w:rsidR="00170C31" w:rsidRDefault="00170C31" w:rsidP="00B72E09">
      <w:pPr>
        <w:spacing w:line="480" w:lineRule="auto"/>
        <w:contextualSpacing/>
        <w:rPr>
          <w:rFonts w:cstheme="minorHAnsi"/>
          <w:b/>
          <w:sz w:val="28"/>
          <w:szCs w:val="28"/>
        </w:rPr>
      </w:pPr>
    </w:p>
    <w:p w14:paraId="10EC16A2" w14:textId="77777777" w:rsidR="00170C31" w:rsidRDefault="00170C31" w:rsidP="00B72E09">
      <w:pPr>
        <w:spacing w:line="480" w:lineRule="auto"/>
        <w:contextualSpacing/>
        <w:rPr>
          <w:rFonts w:cstheme="minorHAnsi"/>
          <w:b/>
          <w:sz w:val="28"/>
          <w:szCs w:val="28"/>
        </w:rPr>
      </w:pPr>
    </w:p>
    <w:p w14:paraId="7C9B2E74" w14:textId="7CC79D57" w:rsidR="00EE52D7" w:rsidRDefault="00EE52D7" w:rsidP="00B72E09">
      <w:pPr>
        <w:spacing w:line="480" w:lineRule="auto"/>
        <w:contextualSpacing/>
      </w:pPr>
      <w:r>
        <w:rPr>
          <w:rFonts w:cstheme="minorHAnsi"/>
          <w:b/>
          <w:sz w:val="28"/>
          <w:szCs w:val="28"/>
        </w:rPr>
        <w:lastRenderedPageBreak/>
        <w:t>Figures</w:t>
      </w:r>
    </w:p>
    <w:p w14:paraId="0585DE52" w14:textId="403AF026" w:rsidR="00EE52D7" w:rsidRDefault="007C337D"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301BBF04" wp14:editId="3400A07B">
            <wp:extent cx="4952564" cy="5621020"/>
            <wp:effectExtent l="0" t="0" r="635" b="508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rotWithShape="1">
                    <a:blip r:embed="rId8" cstate="print">
                      <a:extLst>
                        <a:ext uri="{28A0092B-C50C-407E-A947-70E740481C1C}">
                          <a14:useLocalDpi xmlns:a14="http://schemas.microsoft.com/office/drawing/2010/main" val="0"/>
                        </a:ext>
                      </a:extLst>
                    </a:blip>
                    <a:srcRect l="8263" t="1567" r="8395" b="3843"/>
                    <a:stretch/>
                  </pic:blipFill>
                  <pic:spPr bwMode="auto">
                    <a:xfrm>
                      <a:off x="0" y="0"/>
                      <a:ext cx="4953490" cy="5622071"/>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6B8A0457" w:rsidR="00EB26D7" w:rsidRPr="00EC57E9" w:rsidRDefault="00EE52D7" w:rsidP="00BB6D31">
      <w:pPr>
        <w:spacing w:line="480" w:lineRule="auto"/>
        <w:contextualSpacing/>
        <w:jc w:val="both"/>
        <w:rPr>
          <w:rFonts w:cstheme="minorHAnsi"/>
          <w:i/>
          <w:iCs/>
        </w:rPr>
      </w:pPr>
      <w:r w:rsidRPr="00EC57E9">
        <w:rPr>
          <w:rFonts w:cstheme="minorHAnsi"/>
          <w:b/>
          <w:bCs/>
        </w:rPr>
        <w:t>Figure 1.</w:t>
      </w:r>
      <w:r w:rsidRPr="00EC57E9">
        <w:rPr>
          <w:rFonts w:cstheme="minorHAnsi"/>
          <w:i/>
          <w:iCs/>
        </w:rPr>
        <w:t xml:space="preserve"> 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 xml:space="preserve">Lines are global predictions </w:t>
      </w:r>
      <w:r w:rsidR="00425194" w:rsidRPr="00EC57E9">
        <w:rPr>
          <w:rFonts w:cstheme="minorHAnsi"/>
          <w:i/>
        </w:rPr>
        <w:t>on the centered data</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but n</w:t>
      </w:r>
      <w:proofErr w:type="spellStart"/>
      <w:r w:rsidRPr="00EC57E9">
        <w:rPr>
          <w:rFonts w:eastAsiaTheme="minorEastAsia" w:cstheme="minorHAnsi"/>
          <w:i/>
        </w:rPr>
        <w:t>ote</w:t>
      </w:r>
      <w:proofErr w:type="spellEnd"/>
      <w:r w:rsidRPr="00EC57E9">
        <w:rPr>
          <w:rFonts w:eastAsiaTheme="minorEastAsia" w:cstheme="minorHAnsi"/>
          <w:i/>
        </w:rPr>
        <w:t xml:space="preserve"> the model is fitted using </w:t>
      </w:r>
      <w:r w:rsidRPr="00EC57E9">
        <w:rPr>
          <w:rFonts w:cstheme="minorHAnsi"/>
          <w:i/>
        </w:rPr>
        <w:t>mean-cent</w:t>
      </w:r>
      <w:r w:rsidR="00170C31">
        <w:rPr>
          <w:rFonts w:cstheme="minorHAnsi"/>
          <w:i/>
        </w:rPr>
        <w:t>e</w:t>
      </w:r>
      <w:r w:rsidRPr="00EC57E9">
        <w:rPr>
          <w:rFonts w:cstheme="minorHAnsi"/>
          <w:i/>
        </w:rPr>
        <w:t>red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r w:rsidR="00936F08">
        <w:rPr>
          <w:rFonts w:cstheme="minorHAnsi"/>
          <w:i/>
        </w:rPr>
        <w:t xml:space="preserve">Gray bands </w:t>
      </w:r>
      <w:r w:rsidRPr="00EC57E9">
        <w:rPr>
          <w:rFonts w:cstheme="minorHAnsi"/>
          <w:i/>
          <w:iCs/>
        </w:rPr>
        <w:t xml:space="preserve">correspond to 80% and 95% credible intervals. Species are grouped by color </w:t>
      </w:r>
      <w:r w:rsidRPr="00EC57E9">
        <w:rPr>
          <w:rFonts w:cstheme="minorHAnsi"/>
          <w:i/>
          <w:iCs/>
        </w:rPr>
        <w:lastRenderedPageBreak/>
        <w:t>(legend not shown, n=20 for consumption and n=34 for metabolism, respectively). C) Global and 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EC57E9">
        <w:rPr>
          <w:rFonts w:cstheme="minorHAnsi"/>
          <w:i/>
          <w:iCs/>
        </w:rPr>
        <w:t xml:space="preserve"> in Eqs. 6-8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0FAED459"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r w:rsidR="001368F4">
        <w:rPr>
          <w:i/>
          <w:iCs/>
        </w:rPr>
        <w:t xml:space="preserve">The black line </w:t>
      </w:r>
      <w:r w:rsidRPr="00B37A74">
        <w:rPr>
          <w:i/>
          <w:iCs/>
        </w:rPr>
        <w:t>show</w:t>
      </w:r>
      <w:r w:rsidR="001368F4">
        <w:rPr>
          <w:i/>
          <w:iCs/>
        </w:rPr>
        <w:t xml:space="preserve">s the </w:t>
      </w:r>
      <w:r w:rsidRPr="00B37A74">
        <w:rPr>
          <w:i/>
          <w:iCs/>
        </w:rPr>
        <w:t>posterior median of predictions from the Sharpe-Schoolfield model</w:t>
      </w:r>
      <w:r w:rsidR="00936F08">
        <w:rPr>
          <w:i/>
          <w:iCs/>
        </w:rPr>
        <w:t>. Gray</w:t>
      </w:r>
      <w:r w:rsidR="00936F08" w:rsidRPr="00EC57E9">
        <w:rPr>
          <w:rFonts w:cstheme="minorHAnsi"/>
          <w:i/>
        </w:rPr>
        <w:t xml:space="preserve"> </w:t>
      </w:r>
      <w:r w:rsidR="00936F08">
        <w:rPr>
          <w:rFonts w:cstheme="minorHAnsi"/>
          <w:i/>
          <w:iCs/>
        </w:rPr>
        <w:t xml:space="preserve">bands </w:t>
      </w:r>
      <w:r w:rsidR="00936F08" w:rsidRPr="00EC57E9">
        <w:rPr>
          <w:rFonts w:cstheme="minorHAnsi"/>
          <w:i/>
          <w:iCs/>
        </w:rPr>
        <w:t>correspond to 80% and 95% credible intervals</w:t>
      </w:r>
      <w:r w:rsidRPr="00B37A74">
        <w:rPr>
          <w:i/>
          <w:iCs/>
        </w:rPr>
        <w:t>. Colors indicate species.</w:t>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7BCC1BA2" w:rsidR="00A5788D" w:rsidRDefault="00DF6997" w:rsidP="0055075B">
      <w:pPr>
        <w:spacing w:line="480" w:lineRule="auto"/>
        <w:contextualSpacing/>
        <w:jc w:val="center"/>
        <w:rPr>
          <w:noProof/>
        </w:rPr>
      </w:pPr>
      <w:r>
        <w:rPr>
          <w:noProof/>
        </w:rPr>
        <w:lastRenderedPageBreak/>
        <w:drawing>
          <wp:inline distT="0" distB="0" distL="0" distR="0" wp14:anchorId="604D0F75" wp14:editId="3D30CE90">
            <wp:extent cx="5943600" cy="20320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32906" b="32906"/>
                    <a:stretch/>
                  </pic:blipFill>
                  <pic:spPr bwMode="auto">
                    <a:xfrm>
                      <a:off x="0" y="0"/>
                      <a:ext cx="5943600" cy="2032000"/>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3BC97367" w:rsidR="0085720E" w:rsidRDefault="007B4322" w:rsidP="007162BB">
      <w:pPr>
        <w:spacing w:line="480" w:lineRule="auto"/>
        <w:contextualSpacing/>
        <w:jc w:val="both"/>
        <w:rPr>
          <w:rStyle w:val="CommentReference"/>
          <w:sz w:val="22"/>
          <w:szCs w:val="22"/>
        </w:rPr>
      </w:pPr>
      <w:r w:rsidRPr="00B37A74">
        <w:rPr>
          <w:rFonts w:cstheme="minorHAnsi"/>
          <w:b/>
          <w:bCs/>
        </w:rPr>
        <w:t>Figure 3.</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 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7F3026F2" w14:textId="40454773"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5973BD75"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r w:rsidR="005C61A7">
        <w:rPr>
          <w:rFonts w:cstheme="minorHAnsi"/>
          <w:i/>
        </w:rPr>
        <w:t>T</w:t>
      </w:r>
      <w:r w:rsidR="005C61A7" w:rsidRPr="00B37A74">
        <w:rPr>
          <w:rFonts w:cstheme="minorHAnsi"/>
          <w:i/>
        </w:rPr>
        <w: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5C61A7"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C61A7" w:rsidRPr="00B37A74">
        <w:rPr>
          <w:rFonts w:eastAsiaTheme="minorEastAsia" w:cstheme="minorHAnsi"/>
          <w:i/>
        </w:rPr>
        <w:t>)</w:t>
      </w:r>
      <w:r w:rsidR="00957315">
        <w:rPr>
          <w:rFonts w:eastAsiaTheme="minorEastAsia" w:cstheme="minorHAnsi"/>
          <w:i/>
        </w:rPr>
        <w:t>, and s</w:t>
      </w:r>
      <w:r w:rsidR="00AC07DA" w:rsidRPr="00EC57E9">
        <w:rPr>
          <w:rFonts w:cstheme="minorHAnsi"/>
          <w:i/>
          <w:iCs/>
        </w:rPr>
        <w:t>haded areas correspond to 80% and 95% credible intervals</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DAE"/>
    <w:rsid w:val="00007AFC"/>
    <w:rsid w:val="000101BB"/>
    <w:rsid w:val="00010403"/>
    <w:rsid w:val="000108F7"/>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F6A"/>
    <w:rsid w:val="000374F9"/>
    <w:rsid w:val="00041C92"/>
    <w:rsid w:val="00043B98"/>
    <w:rsid w:val="00043DF6"/>
    <w:rsid w:val="00044766"/>
    <w:rsid w:val="00046DAB"/>
    <w:rsid w:val="00047051"/>
    <w:rsid w:val="000516F9"/>
    <w:rsid w:val="00051A78"/>
    <w:rsid w:val="00053040"/>
    <w:rsid w:val="0005461C"/>
    <w:rsid w:val="00054D52"/>
    <w:rsid w:val="000604B9"/>
    <w:rsid w:val="00064812"/>
    <w:rsid w:val="000665E4"/>
    <w:rsid w:val="00070A8C"/>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C0091"/>
    <w:rsid w:val="000C0ECF"/>
    <w:rsid w:val="000C2457"/>
    <w:rsid w:val="000C3A6B"/>
    <w:rsid w:val="000C4326"/>
    <w:rsid w:val="000D0180"/>
    <w:rsid w:val="000D147D"/>
    <w:rsid w:val="000D586C"/>
    <w:rsid w:val="000D62DD"/>
    <w:rsid w:val="000D652F"/>
    <w:rsid w:val="000D6AC9"/>
    <w:rsid w:val="000E0BCA"/>
    <w:rsid w:val="000E2652"/>
    <w:rsid w:val="000E3552"/>
    <w:rsid w:val="000E3764"/>
    <w:rsid w:val="000E3C63"/>
    <w:rsid w:val="000F34A3"/>
    <w:rsid w:val="000F4D7D"/>
    <w:rsid w:val="000F61AC"/>
    <w:rsid w:val="000F72D2"/>
    <w:rsid w:val="000F7520"/>
    <w:rsid w:val="000F76CB"/>
    <w:rsid w:val="0010028B"/>
    <w:rsid w:val="001011F8"/>
    <w:rsid w:val="00101F85"/>
    <w:rsid w:val="00103766"/>
    <w:rsid w:val="0010555E"/>
    <w:rsid w:val="00107F38"/>
    <w:rsid w:val="00110082"/>
    <w:rsid w:val="001114C8"/>
    <w:rsid w:val="0011268E"/>
    <w:rsid w:val="0011430D"/>
    <w:rsid w:val="00116C61"/>
    <w:rsid w:val="00116D29"/>
    <w:rsid w:val="00117DCF"/>
    <w:rsid w:val="00117EF0"/>
    <w:rsid w:val="00120041"/>
    <w:rsid w:val="00120FE0"/>
    <w:rsid w:val="00123D21"/>
    <w:rsid w:val="001257C2"/>
    <w:rsid w:val="0012633A"/>
    <w:rsid w:val="0012671E"/>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4D1C"/>
    <w:rsid w:val="00154DB9"/>
    <w:rsid w:val="00155657"/>
    <w:rsid w:val="00155660"/>
    <w:rsid w:val="00157025"/>
    <w:rsid w:val="0015760E"/>
    <w:rsid w:val="00160693"/>
    <w:rsid w:val="00160E53"/>
    <w:rsid w:val="00161005"/>
    <w:rsid w:val="00161213"/>
    <w:rsid w:val="001638BB"/>
    <w:rsid w:val="001649A4"/>
    <w:rsid w:val="00167D11"/>
    <w:rsid w:val="00170C31"/>
    <w:rsid w:val="00170D14"/>
    <w:rsid w:val="001728A4"/>
    <w:rsid w:val="00173764"/>
    <w:rsid w:val="00175D9C"/>
    <w:rsid w:val="001764F8"/>
    <w:rsid w:val="00176EF6"/>
    <w:rsid w:val="00177E68"/>
    <w:rsid w:val="00181EDF"/>
    <w:rsid w:val="00184186"/>
    <w:rsid w:val="00184FB8"/>
    <w:rsid w:val="001875EA"/>
    <w:rsid w:val="00187AC7"/>
    <w:rsid w:val="00187FEE"/>
    <w:rsid w:val="00190534"/>
    <w:rsid w:val="00192E60"/>
    <w:rsid w:val="00195D22"/>
    <w:rsid w:val="00195E4F"/>
    <w:rsid w:val="00196794"/>
    <w:rsid w:val="001A3841"/>
    <w:rsid w:val="001A504D"/>
    <w:rsid w:val="001A57BB"/>
    <w:rsid w:val="001A6A45"/>
    <w:rsid w:val="001A6AE8"/>
    <w:rsid w:val="001A6FB9"/>
    <w:rsid w:val="001B1155"/>
    <w:rsid w:val="001B3828"/>
    <w:rsid w:val="001B7424"/>
    <w:rsid w:val="001C3256"/>
    <w:rsid w:val="001C38B5"/>
    <w:rsid w:val="001C4A73"/>
    <w:rsid w:val="001C5C9D"/>
    <w:rsid w:val="001D3DED"/>
    <w:rsid w:val="001E0983"/>
    <w:rsid w:val="001E1679"/>
    <w:rsid w:val="001E52CE"/>
    <w:rsid w:val="001E64B3"/>
    <w:rsid w:val="001F07D2"/>
    <w:rsid w:val="001F4B29"/>
    <w:rsid w:val="001F4D60"/>
    <w:rsid w:val="001F5D6B"/>
    <w:rsid w:val="001F664C"/>
    <w:rsid w:val="001F7190"/>
    <w:rsid w:val="001F78D9"/>
    <w:rsid w:val="0020073B"/>
    <w:rsid w:val="0020282F"/>
    <w:rsid w:val="00203ED8"/>
    <w:rsid w:val="0020738F"/>
    <w:rsid w:val="00210780"/>
    <w:rsid w:val="00212826"/>
    <w:rsid w:val="00212A6A"/>
    <w:rsid w:val="0021415C"/>
    <w:rsid w:val="002160AF"/>
    <w:rsid w:val="002169DB"/>
    <w:rsid w:val="00221898"/>
    <w:rsid w:val="00221B6B"/>
    <w:rsid w:val="002233CC"/>
    <w:rsid w:val="0022380A"/>
    <w:rsid w:val="00224B99"/>
    <w:rsid w:val="00224D46"/>
    <w:rsid w:val="00225EAB"/>
    <w:rsid w:val="002307A3"/>
    <w:rsid w:val="00231794"/>
    <w:rsid w:val="002347CF"/>
    <w:rsid w:val="00236745"/>
    <w:rsid w:val="002400E3"/>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4D23"/>
    <w:rsid w:val="00267633"/>
    <w:rsid w:val="002705ED"/>
    <w:rsid w:val="0027168D"/>
    <w:rsid w:val="002742EB"/>
    <w:rsid w:val="002745A8"/>
    <w:rsid w:val="002750F6"/>
    <w:rsid w:val="00276A4C"/>
    <w:rsid w:val="00276E52"/>
    <w:rsid w:val="00277715"/>
    <w:rsid w:val="00277B85"/>
    <w:rsid w:val="00281464"/>
    <w:rsid w:val="00281A8D"/>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3169"/>
    <w:rsid w:val="002B6F11"/>
    <w:rsid w:val="002B709E"/>
    <w:rsid w:val="002B7A1C"/>
    <w:rsid w:val="002C1909"/>
    <w:rsid w:val="002C2944"/>
    <w:rsid w:val="002C5871"/>
    <w:rsid w:val="002C670B"/>
    <w:rsid w:val="002C6B50"/>
    <w:rsid w:val="002C6C08"/>
    <w:rsid w:val="002D0A5D"/>
    <w:rsid w:val="002D2548"/>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47CB"/>
    <w:rsid w:val="00324E66"/>
    <w:rsid w:val="003254FF"/>
    <w:rsid w:val="003274BB"/>
    <w:rsid w:val="003274C8"/>
    <w:rsid w:val="003309A1"/>
    <w:rsid w:val="00331836"/>
    <w:rsid w:val="003344FC"/>
    <w:rsid w:val="00337CFB"/>
    <w:rsid w:val="00341D90"/>
    <w:rsid w:val="00341E97"/>
    <w:rsid w:val="003434CF"/>
    <w:rsid w:val="00345497"/>
    <w:rsid w:val="00347301"/>
    <w:rsid w:val="003473C7"/>
    <w:rsid w:val="003507A7"/>
    <w:rsid w:val="00351A60"/>
    <w:rsid w:val="00353F57"/>
    <w:rsid w:val="00354084"/>
    <w:rsid w:val="0035458F"/>
    <w:rsid w:val="00355CEF"/>
    <w:rsid w:val="00356004"/>
    <w:rsid w:val="00360E73"/>
    <w:rsid w:val="003623A2"/>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E8"/>
    <w:rsid w:val="003B1285"/>
    <w:rsid w:val="003B2018"/>
    <w:rsid w:val="003B3061"/>
    <w:rsid w:val="003B49CA"/>
    <w:rsid w:val="003B6F0E"/>
    <w:rsid w:val="003B734B"/>
    <w:rsid w:val="003C026A"/>
    <w:rsid w:val="003C156E"/>
    <w:rsid w:val="003C1FF6"/>
    <w:rsid w:val="003C25A8"/>
    <w:rsid w:val="003C6574"/>
    <w:rsid w:val="003C6D30"/>
    <w:rsid w:val="003D00C2"/>
    <w:rsid w:val="003D1255"/>
    <w:rsid w:val="003D22CA"/>
    <w:rsid w:val="003D3BD0"/>
    <w:rsid w:val="003D602F"/>
    <w:rsid w:val="003D6D6E"/>
    <w:rsid w:val="003E0395"/>
    <w:rsid w:val="003E0F3A"/>
    <w:rsid w:val="003E13A2"/>
    <w:rsid w:val="003E2DCD"/>
    <w:rsid w:val="003E3A7D"/>
    <w:rsid w:val="003E507E"/>
    <w:rsid w:val="003E61FF"/>
    <w:rsid w:val="003E7598"/>
    <w:rsid w:val="003F1038"/>
    <w:rsid w:val="003F19AC"/>
    <w:rsid w:val="003F1FB0"/>
    <w:rsid w:val="003F3062"/>
    <w:rsid w:val="003F422D"/>
    <w:rsid w:val="003F6C14"/>
    <w:rsid w:val="00402888"/>
    <w:rsid w:val="00404A42"/>
    <w:rsid w:val="00405720"/>
    <w:rsid w:val="00405C2D"/>
    <w:rsid w:val="0040614D"/>
    <w:rsid w:val="00406E37"/>
    <w:rsid w:val="004072D3"/>
    <w:rsid w:val="004074EA"/>
    <w:rsid w:val="00412561"/>
    <w:rsid w:val="00412AB1"/>
    <w:rsid w:val="004133CA"/>
    <w:rsid w:val="00416D62"/>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C23"/>
    <w:rsid w:val="00460EC4"/>
    <w:rsid w:val="00462D34"/>
    <w:rsid w:val="004675EE"/>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CB0"/>
    <w:rsid w:val="00486D2F"/>
    <w:rsid w:val="00487540"/>
    <w:rsid w:val="00487B36"/>
    <w:rsid w:val="00490D6F"/>
    <w:rsid w:val="00492121"/>
    <w:rsid w:val="004927E8"/>
    <w:rsid w:val="0049362F"/>
    <w:rsid w:val="004948C0"/>
    <w:rsid w:val="00497873"/>
    <w:rsid w:val="00497A96"/>
    <w:rsid w:val="00497BA9"/>
    <w:rsid w:val="00497F32"/>
    <w:rsid w:val="004A088A"/>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11C3E"/>
    <w:rsid w:val="00512A6F"/>
    <w:rsid w:val="0051622C"/>
    <w:rsid w:val="0051622E"/>
    <w:rsid w:val="005168F5"/>
    <w:rsid w:val="00526F7C"/>
    <w:rsid w:val="00526FE7"/>
    <w:rsid w:val="00527513"/>
    <w:rsid w:val="00536996"/>
    <w:rsid w:val="0054561B"/>
    <w:rsid w:val="00547D0B"/>
    <w:rsid w:val="0055075B"/>
    <w:rsid w:val="00553171"/>
    <w:rsid w:val="00553B74"/>
    <w:rsid w:val="0055485E"/>
    <w:rsid w:val="00556592"/>
    <w:rsid w:val="0055730C"/>
    <w:rsid w:val="00562332"/>
    <w:rsid w:val="00562866"/>
    <w:rsid w:val="00562ADD"/>
    <w:rsid w:val="00565354"/>
    <w:rsid w:val="00574A41"/>
    <w:rsid w:val="005760B0"/>
    <w:rsid w:val="005760B5"/>
    <w:rsid w:val="00577256"/>
    <w:rsid w:val="00577BB9"/>
    <w:rsid w:val="00577D04"/>
    <w:rsid w:val="005844F5"/>
    <w:rsid w:val="00585FEA"/>
    <w:rsid w:val="005911F4"/>
    <w:rsid w:val="00591F39"/>
    <w:rsid w:val="0059487E"/>
    <w:rsid w:val="00594AFD"/>
    <w:rsid w:val="00594C7D"/>
    <w:rsid w:val="00596192"/>
    <w:rsid w:val="00596F2F"/>
    <w:rsid w:val="005A0441"/>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0053"/>
    <w:rsid w:val="005C04B7"/>
    <w:rsid w:val="005C185C"/>
    <w:rsid w:val="005C3C5E"/>
    <w:rsid w:val="005C3DAE"/>
    <w:rsid w:val="005C55F1"/>
    <w:rsid w:val="005C5FF9"/>
    <w:rsid w:val="005C61A7"/>
    <w:rsid w:val="005D0B37"/>
    <w:rsid w:val="005D217E"/>
    <w:rsid w:val="005D25C1"/>
    <w:rsid w:val="005D2BA3"/>
    <w:rsid w:val="005D5BE2"/>
    <w:rsid w:val="005E21C1"/>
    <w:rsid w:val="005E4474"/>
    <w:rsid w:val="005E506D"/>
    <w:rsid w:val="005E6E5B"/>
    <w:rsid w:val="005E7364"/>
    <w:rsid w:val="005F0192"/>
    <w:rsid w:val="005F0A5B"/>
    <w:rsid w:val="005F286B"/>
    <w:rsid w:val="005F340D"/>
    <w:rsid w:val="005F357E"/>
    <w:rsid w:val="005F376C"/>
    <w:rsid w:val="005F73F0"/>
    <w:rsid w:val="005F74EB"/>
    <w:rsid w:val="006028D9"/>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52B0"/>
    <w:rsid w:val="00691A94"/>
    <w:rsid w:val="006929EB"/>
    <w:rsid w:val="006942EF"/>
    <w:rsid w:val="006967B2"/>
    <w:rsid w:val="0069740A"/>
    <w:rsid w:val="006A038E"/>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3648"/>
    <w:rsid w:val="006C51E0"/>
    <w:rsid w:val="006C5421"/>
    <w:rsid w:val="006C54BC"/>
    <w:rsid w:val="006C6850"/>
    <w:rsid w:val="006C746F"/>
    <w:rsid w:val="006C7B7B"/>
    <w:rsid w:val="006D2D42"/>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F96"/>
    <w:rsid w:val="00735606"/>
    <w:rsid w:val="007360E3"/>
    <w:rsid w:val="0073728E"/>
    <w:rsid w:val="00740B0A"/>
    <w:rsid w:val="00742327"/>
    <w:rsid w:val="007433EA"/>
    <w:rsid w:val="007448C5"/>
    <w:rsid w:val="00745755"/>
    <w:rsid w:val="00747E31"/>
    <w:rsid w:val="007546FA"/>
    <w:rsid w:val="007551E9"/>
    <w:rsid w:val="00755B32"/>
    <w:rsid w:val="00760F8B"/>
    <w:rsid w:val="00764BFB"/>
    <w:rsid w:val="0076691D"/>
    <w:rsid w:val="007708F2"/>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EC7"/>
    <w:rsid w:val="007956F7"/>
    <w:rsid w:val="00795B6B"/>
    <w:rsid w:val="00797833"/>
    <w:rsid w:val="007B081C"/>
    <w:rsid w:val="007B4322"/>
    <w:rsid w:val="007B5F1E"/>
    <w:rsid w:val="007C10AC"/>
    <w:rsid w:val="007C185F"/>
    <w:rsid w:val="007C2B91"/>
    <w:rsid w:val="007C337D"/>
    <w:rsid w:val="007C3B9B"/>
    <w:rsid w:val="007C4B3A"/>
    <w:rsid w:val="007C4F51"/>
    <w:rsid w:val="007C79FE"/>
    <w:rsid w:val="007D0651"/>
    <w:rsid w:val="007D0926"/>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6190"/>
    <w:rsid w:val="00816F45"/>
    <w:rsid w:val="00817095"/>
    <w:rsid w:val="008178B9"/>
    <w:rsid w:val="008201EB"/>
    <w:rsid w:val="008205A1"/>
    <w:rsid w:val="00820661"/>
    <w:rsid w:val="00820AA0"/>
    <w:rsid w:val="0082291B"/>
    <w:rsid w:val="008256D3"/>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6A39"/>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333C"/>
    <w:rsid w:val="0088602A"/>
    <w:rsid w:val="00890297"/>
    <w:rsid w:val="008902B5"/>
    <w:rsid w:val="00890863"/>
    <w:rsid w:val="00891EFB"/>
    <w:rsid w:val="00892181"/>
    <w:rsid w:val="0089279E"/>
    <w:rsid w:val="00892CCA"/>
    <w:rsid w:val="00892D80"/>
    <w:rsid w:val="008936B1"/>
    <w:rsid w:val="008938BC"/>
    <w:rsid w:val="00894883"/>
    <w:rsid w:val="00895761"/>
    <w:rsid w:val="008A1468"/>
    <w:rsid w:val="008A1805"/>
    <w:rsid w:val="008A2631"/>
    <w:rsid w:val="008A2D30"/>
    <w:rsid w:val="008A641A"/>
    <w:rsid w:val="008A6B8B"/>
    <w:rsid w:val="008A78D7"/>
    <w:rsid w:val="008B1323"/>
    <w:rsid w:val="008B356E"/>
    <w:rsid w:val="008B37D5"/>
    <w:rsid w:val="008B3A72"/>
    <w:rsid w:val="008B6429"/>
    <w:rsid w:val="008B74DA"/>
    <w:rsid w:val="008C18CB"/>
    <w:rsid w:val="008C2690"/>
    <w:rsid w:val="008C350D"/>
    <w:rsid w:val="008C4260"/>
    <w:rsid w:val="008C44F4"/>
    <w:rsid w:val="008C4AA5"/>
    <w:rsid w:val="008C58A3"/>
    <w:rsid w:val="008C5E30"/>
    <w:rsid w:val="008C74F4"/>
    <w:rsid w:val="008C76CD"/>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9FB"/>
    <w:rsid w:val="00901F7B"/>
    <w:rsid w:val="00901FA1"/>
    <w:rsid w:val="009047DF"/>
    <w:rsid w:val="00905AAE"/>
    <w:rsid w:val="009114CE"/>
    <w:rsid w:val="009116ED"/>
    <w:rsid w:val="009148B1"/>
    <w:rsid w:val="00916B70"/>
    <w:rsid w:val="00916D4B"/>
    <w:rsid w:val="00917A1D"/>
    <w:rsid w:val="00917E07"/>
    <w:rsid w:val="00917FA9"/>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51292"/>
    <w:rsid w:val="00952A9A"/>
    <w:rsid w:val="00953A44"/>
    <w:rsid w:val="00953E31"/>
    <w:rsid w:val="0095600F"/>
    <w:rsid w:val="00957315"/>
    <w:rsid w:val="00957FF3"/>
    <w:rsid w:val="0096012F"/>
    <w:rsid w:val="00962F7C"/>
    <w:rsid w:val="0096388F"/>
    <w:rsid w:val="00963ECD"/>
    <w:rsid w:val="00966E02"/>
    <w:rsid w:val="00967C61"/>
    <w:rsid w:val="00970D64"/>
    <w:rsid w:val="0097150B"/>
    <w:rsid w:val="009718AA"/>
    <w:rsid w:val="00972C6E"/>
    <w:rsid w:val="00974585"/>
    <w:rsid w:val="00974780"/>
    <w:rsid w:val="009754AD"/>
    <w:rsid w:val="00975D5B"/>
    <w:rsid w:val="009760EF"/>
    <w:rsid w:val="0097769F"/>
    <w:rsid w:val="0098540F"/>
    <w:rsid w:val="00985927"/>
    <w:rsid w:val="009908A9"/>
    <w:rsid w:val="00992DF4"/>
    <w:rsid w:val="00993378"/>
    <w:rsid w:val="00993DEF"/>
    <w:rsid w:val="00993E52"/>
    <w:rsid w:val="00995ADF"/>
    <w:rsid w:val="009961D8"/>
    <w:rsid w:val="0099715A"/>
    <w:rsid w:val="009A182A"/>
    <w:rsid w:val="009A1C3D"/>
    <w:rsid w:val="009A1FEA"/>
    <w:rsid w:val="009A28BD"/>
    <w:rsid w:val="009A2FB8"/>
    <w:rsid w:val="009A30BA"/>
    <w:rsid w:val="009A40BB"/>
    <w:rsid w:val="009A4732"/>
    <w:rsid w:val="009A72FD"/>
    <w:rsid w:val="009A77E7"/>
    <w:rsid w:val="009B2750"/>
    <w:rsid w:val="009C204D"/>
    <w:rsid w:val="009C33D1"/>
    <w:rsid w:val="009C411F"/>
    <w:rsid w:val="009C7A22"/>
    <w:rsid w:val="009C7B60"/>
    <w:rsid w:val="009C7F3B"/>
    <w:rsid w:val="009D01E6"/>
    <w:rsid w:val="009D33A7"/>
    <w:rsid w:val="009D4679"/>
    <w:rsid w:val="009D491D"/>
    <w:rsid w:val="009D50F2"/>
    <w:rsid w:val="009D7373"/>
    <w:rsid w:val="009E1280"/>
    <w:rsid w:val="009E170A"/>
    <w:rsid w:val="009E2194"/>
    <w:rsid w:val="009E2F9C"/>
    <w:rsid w:val="009E49AB"/>
    <w:rsid w:val="009E531E"/>
    <w:rsid w:val="009E5F65"/>
    <w:rsid w:val="009E745D"/>
    <w:rsid w:val="009E7A7F"/>
    <w:rsid w:val="009F1BE7"/>
    <w:rsid w:val="009F1D49"/>
    <w:rsid w:val="009F3723"/>
    <w:rsid w:val="009F6C67"/>
    <w:rsid w:val="009F7BBE"/>
    <w:rsid w:val="009F7C33"/>
    <w:rsid w:val="00A00797"/>
    <w:rsid w:val="00A02482"/>
    <w:rsid w:val="00A0526A"/>
    <w:rsid w:val="00A05FB9"/>
    <w:rsid w:val="00A0735B"/>
    <w:rsid w:val="00A13DB2"/>
    <w:rsid w:val="00A150AA"/>
    <w:rsid w:val="00A15F96"/>
    <w:rsid w:val="00A16AF8"/>
    <w:rsid w:val="00A1728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3345"/>
    <w:rsid w:val="00A46803"/>
    <w:rsid w:val="00A50188"/>
    <w:rsid w:val="00A5066C"/>
    <w:rsid w:val="00A56D87"/>
    <w:rsid w:val="00A577FB"/>
    <w:rsid w:val="00A5788D"/>
    <w:rsid w:val="00A60081"/>
    <w:rsid w:val="00A60F29"/>
    <w:rsid w:val="00A621AB"/>
    <w:rsid w:val="00A6248E"/>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1923"/>
    <w:rsid w:val="00AA2A79"/>
    <w:rsid w:val="00AA3598"/>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792F"/>
    <w:rsid w:val="00AE355C"/>
    <w:rsid w:val="00AE5499"/>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9EC"/>
    <w:rsid w:val="00B11225"/>
    <w:rsid w:val="00B11977"/>
    <w:rsid w:val="00B120F7"/>
    <w:rsid w:val="00B12DD7"/>
    <w:rsid w:val="00B1431E"/>
    <w:rsid w:val="00B169BE"/>
    <w:rsid w:val="00B20992"/>
    <w:rsid w:val="00B20C4C"/>
    <w:rsid w:val="00B228CF"/>
    <w:rsid w:val="00B2324A"/>
    <w:rsid w:val="00B23A4D"/>
    <w:rsid w:val="00B306EC"/>
    <w:rsid w:val="00B30BB3"/>
    <w:rsid w:val="00B3144A"/>
    <w:rsid w:val="00B31B69"/>
    <w:rsid w:val="00B32F52"/>
    <w:rsid w:val="00B36A24"/>
    <w:rsid w:val="00B36F1F"/>
    <w:rsid w:val="00B37EEC"/>
    <w:rsid w:val="00B41721"/>
    <w:rsid w:val="00B4198C"/>
    <w:rsid w:val="00B42C53"/>
    <w:rsid w:val="00B47CFD"/>
    <w:rsid w:val="00B52300"/>
    <w:rsid w:val="00B5236B"/>
    <w:rsid w:val="00B54D2E"/>
    <w:rsid w:val="00B54FBE"/>
    <w:rsid w:val="00B55F1B"/>
    <w:rsid w:val="00B57BFD"/>
    <w:rsid w:val="00B661DB"/>
    <w:rsid w:val="00B6667E"/>
    <w:rsid w:val="00B679D3"/>
    <w:rsid w:val="00B70AB2"/>
    <w:rsid w:val="00B70C30"/>
    <w:rsid w:val="00B7276B"/>
    <w:rsid w:val="00B72D91"/>
    <w:rsid w:val="00B72E09"/>
    <w:rsid w:val="00B76542"/>
    <w:rsid w:val="00B77BDE"/>
    <w:rsid w:val="00B77EE3"/>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45E2"/>
    <w:rsid w:val="00BA5638"/>
    <w:rsid w:val="00BA5F57"/>
    <w:rsid w:val="00BA6A9E"/>
    <w:rsid w:val="00BB10F1"/>
    <w:rsid w:val="00BB18E0"/>
    <w:rsid w:val="00BB1AA3"/>
    <w:rsid w:val="00BB2A26"/>
    <w:rsid w:val="00BB3134"/>
    <w:rsid w:val="00BB345F"/>
    <w:rsid w:val="00BB382D"/>
    <w:rsid w:val="00BB397A"/>
    <w:rsid w:val="00BB3FEB"/>
    <w:rsid w:val="00BB5DB0"/>
    <w:rsid w:val="00BB6D31"/>
    <w:rsid w:val="00BB70B4"/>
    <w:rsid w:val="00BC0A7A"/>
    <w:rsid w:val="00BC3099"/>
    <w:rsid w:val="00BC3DEF"/>
    <w:rsid w:val="00BC444B"/>
    <w:rsid w:val="00BC487A"/>
    <w:rsid w:val="00BC5818"/>
    <w:rsid w:val="00BC5D93"/>
    <w:rsid w:val="00BC7543"/>
    <w:rsid w:val="00BD1FF9"/>
    <w:rsid w:val="00BD2425"/>
    <w:rsid w:val="00BD4812"/>
    <w:rsid w:val="00BD5EBE"/>
    <w:rsid w:val="00BD70B0"/>
    <w:rsid w:val="00BD7F60"/>
    <w:rsid w:val="00BE1E3F"/>
    <w:rsid w:val="00BE2D3A"/>
    <w:rsid w:val="00BE35D3"/>
    <w:rsid w:val="00BE3D12"/>
    <w:rsid w:val="00BE7AA8"/>
    <w:rsid w:val="00BE7C88"/>
    <w:rsid w:val="00BF0031"/>
    <w:rsid w:val="00BF0419"/>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718"/>
    <w:rsid w:val="00C12614"/>
    <w:rsid w:val="00C12BE4"/>
    <w:rsid w:val="00C13A17"/>
    <w:rsid w:val="00C14808"/>
    <w:rsid w:val="00C14B14"/>
    <w:rsid w:val="00C152B8"/>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1D9F"/>
    <w:rsid w:val="00C43927"/>
    <w:rsid w:val="00C46233"/>
    <w:rsid w:val="00C502D4"/>
    <w:rsid w:val="00C53273"/>
    <w:rsid w:val="00C564BA"/>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D2B"/>
    <w:rsid w:val="00CA6829"/>
    <w:rsid w:val="00CA6BA3"/>
    <w:rsid w:val="00CB0086"/>
    <w:rsid w:val="00CB0DCA"/>
    <w:rsid w:val="00CB1EDC"/>
    <w:rsid w:val="00CC177E"/>
    <w:rsid w:val="00CC4F69"/>
    <w:rsid w:val="00CC7ABC"/>
    <w:rsid w:val="00CD080B"/>
    <w:rsid w:val="00CD3379"/>
    <w:rsid w:val="00CD40CC"/>
    <w:rsid w:val="00CD44F9"/>
    <w:rsid w:val="00CD6438"/>
    <w:rsid w:val="00CE4D3A"/>
    <w:rsid w:val="00CE4EC2"/>
    <w:rsid w:val="00CE676A"/>
    <w:rsid w:val="00CE69BB"/>
    <w:rsid w:val="00CE7A2C"/>
    <w:rsid w:val="00CE7CB8"/>
    <w:rsid w:val="00CE7E56"/>
    <w:rsid w:val="00CF0548"/>
    <w:rsid w:val="00CF44DF"/>
    <w:rsid w:val="00CF4909"/>
    <w:rsid w:val="00CF4E36"/>
    <w:rsid w:val="00CF5203"/>
    <w:rsid w:val="00D015DB"/>
    <w:rsid w:val="00D04B96"/>
    <w:rsid w:val="00D04C7A"/>
    <w:rsid w:val="00D05029"/>
    <w:rsid w:val="00D0623A"/>
    <w:rsid w:val="00D06BBD"/>
    <w:rsid w:val="00D071D0"/>
    <w:rsid w:val="00D07D6E"/>
    <w:rsid w:val="00D22654"/>
    <w:rsid w:val="00D22F49"/>
    <w:rsid w:val="00D23DF1"/>
    <w:rsid w:val="00D253D5"/>
    <w:rsid w:val="00D26C75"/>
    <w:rsid w:val="00D30CB2"/>
    <w:rsid w:val="00D3213B"/>
    <w:rsid w:val="00D3285A"/>
    <w:rsid w:val="00D351B5"/>
    <w:rsid w:val="00D36CE2"/>
    <w:rsid w:val="00D37476"/>
    <w:rsid w:val="00D37955"/>
    <w:rsid w:val="00D40034"/>
    <w:rsid w:val="00D4018E"/>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8144C"/>
    <w:rsid w:val="00D82235"/>
    <w:rsid w:val="00D83964"/>
    <w:rsid w:val="00D8475B"/>
    <w:rsid w:val="00D8514C"/>
    <w:rsid w:val="00D8630A"/>
    <w:rsid w:val="00D87119"/>
    <w:rsid w:val="00D90938"/>
    <w:rsid w:val="00D90C7E"/>
    <w:rsid w:val="00D958BC"/>
    <w:rsid w:val="00D95D69"/>
    <w:rsid w:val="00DA1136"/>
    <w:rsid w:val="00DA1A4E"/>
    <w:rsid w:val="00DA2D05"/>
    <w:rsid w:val="00DA4CF7"/>
    <w:rsid w:val="00DA56AB"/>
    <w:rsid w:val="00DA59EA"/>
    <w:rsid w:val="00DA784C"/>
    <w:rsid w:val="00DB007D"/>
    <w:rsid w:val="00DB0484"/>
    <w:rsid w:val="00DB1AFE"/>
    <w:rsid w:val="00DB1D6D"/>
    <w:rsid w:val="00DB1F66"/>
    <w:rsid w:val="00DB58D7"/>
    <w:rsid w:val="00DB7A53"/>
    <w:rsid w:val="00DC0023"/>
    <w:rsid w:val="00DC111A"/>
    <w:rsid w:val="00DC2E86"/>
    <w:rsid w:val="00DD2C85"/>
    <w:rsid w:val="00DD45D0"/>
    <w:rsid w:val="00DD50D6"/>
    <w:rsid w:val="00DE16A4"/>
    <w:rsid w:val="00DE2131"/>
    <w:rsid w:val="00DE23BC"/>
    <w:rsid w:val="00DE374D"/>
    <w:rsid w:val="00DE3AE2"/>
    <w:rsid w:val="00DE3CAA"/>
    <w:rsid w:val="00DE3D24"/>
    <w:rsid w:val="00DE3FD0"/>
    <w:rsid w:val="00DE509E"/>
    <w:rsid w:val="00DE6418"/>
    <w:rsid w:val="00DE7308"/>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761"/>
    <w:rsid w:val="00E174EC"/>
    <w:rsid w:val="00E17EDC"/>
    <w:rsid w:val="00E20F32"/>
    <w:rsid w:val="00E21CC4"/>
    <w:rsid w:val="00E225FA"/>
    <w:rsid w:val="00E2273D"/>
    <w:rsid w:val="00E2596A"/>
    <w:rsid w:val="00E2625E"/>
    <w:rsid w:val="00E26A85"/>
    <w:rsid w:val="00E3199B"/>
    <w:rsid w:val="00E33AF2"/>
    <w:rsid w:val="00E34E8C"/>
    <w:rsid w:val="00E36A34"/>
    <w:rsid w:val="00E37CFD"/>
    <w:rsid w:val="00E40392"/>
    <w:rsid w:val="00E42149"/>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C88"/>
    <w:rsid w:val="00E762B0"/>
    <w:rsid w:val="00E7724F"/>
    <w:rsid w:val="00E777F9"/>
    <w:rsid w:val="00E77CC7"/>
    <w:rsid w:val="00E812D7"/>
    <w:rsid w:val="00E821C0"/>
    <w:rsid w:val="00E82B4B"/>
    <w:rsid w:val="00E830EA"/>
    <w:rsid w:val="00E8344A"/>
    <w:rsid w:val="00E83620"/>
    <w:rsid w:val="00E84142"/>
    <w:rsid w:val="00E85388"/>
    <w:rsid w:val="00E869E3"/>
    <w:rsid w:val="00E872BA"/>
    <w:rsid w:val="00E87374"/>
    <w:rsid w:val="00E9060D"/>
    <w:rsid w:val="00E91928"/>
    <w:rsid w:val="00E929DA"/>
    <w:rsid w:val="00E92F84"/>
    <w:rsid w:val="00E93589"/>
    <w:rsid w:val="00EA0F3E"/>
    <w:rsid w:val="00EA1FA1"/>
    <w:rsid w:val="00EA2AC6"/>
    <w:rsid w:val="00EA4411"/>
    <w:rsid w:val="00EA6B38"/>
    <w:rsid w:val="00EB26D7"/>
    <w:rsid w:val="00EB2E44"/>
    <w:rsid w:val="00EB50CA"/>
    <w:rsid w:val="00EB5926"/>
    <w:rsid w:val="00EB604D"/>
    <w:rsid w:val="00EB7DF7"/>
    <w:rsid w:val="00EC1C0C"/>
    <w:rsid w:val="00EC57E9"/>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CF0"/>
    <w:rsid w:val="00F12992"/>
    <w:rsid w:val="00F12A6A"/>
    <w:rsid w:val="00F130F5"/>
    <w:rsid w:val="00F13350"/>
    <w:rsid w:val="00F156FB"/>
    <w:rsid w:val="00F17D8D"/>
    <w:rsid w:val="00F23B5D"/>
    <w:rsid w:val="00F27164"/>
    <w:rsid w:val="00F310B5"/>
    <w:rsid w:val="00F3135A"/>
    <w:rsid w:val="00F313FB"/>
    <w:rsid w:val="00F3237B"/>
    <w:rsid w:val="00F33268"/>
    <w:rsid w:val="00F40F93"/>
    <w:rsid w:val="00F415D9"/>
    <w:rsid w:val="00F4251D"/>
    <w:rsid w:val="00F42FBD"/>
    <w:rsid w:val="00F4578B"/>
    <w:rsid w:val="00F50A3A"/>
    <w:rsid w:val="00F52144"/>
    <w:rsid w:val="00F556FE"/>
    <w:rsid w:val="00F563C0"/>
    <w:rsid w:val="00F56CAB"/>
    <w:rsid w:val="00F56F7F"/>
    <w:rsid w:val="00F60E32"/>
    <w:rsid w:val="00F60EE8"/>
    <w:rsid w:val="00F6188D"/>
    <w:rsid w:val="00F64B86"/>
    <w:rsid w:val="00F6556D"/>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B0E"/>
    <w:rsid w:val="00F8687A"/>
    <w:rsid w:val="00F86D98"/>
    <w:rsid w:val="00F91C04"/>
    <w:rsid w:val="00F93EA0"/>
    <w:rsid w:val="00F95D9E"/>
    <w:rsid w:val="00F95FA3"/>
    <w:rsid w:val="00F9728E"/>
    <w:rsid w:val="00F97970"/>
    <w:rsid w:val="00FA07BD"/>
    <w:rsid w:val="00FA1159"/>
    <w:rsid w:val="00FA166A"/>
    <w:rsid w:val="00FA2004"/>
    <w:rsid w:val="00FA2E77"/>
    <w:rsid w:val="00FA314D"/>
    <w:rsid w:val="00FB0A19"/>
    <w:rsid w:val="00FB3F08"/>
    <w:rsid w:val="00FB7083"/>
    <w:rsid w:val="00FB7AE1"/>
    <w:rsid w:val="00FC18F1"/>
    <w:rsid w:val="00FC2057"/>
    <w:rsid w:val="00FC4ACD"/>
    <w:rsid w:val="00FC5BA8"/>
    <w:rsid w:val="00FC5E92"/>
    <w:rsid w:val="00FC7400"/>
    <w:rsid w:val="00FD3910"/>
    <w:rsid w:val="00FD4641"/>
    <w:rsid w:val="00FD4DAC"/>
    <w:rsid w:val="00FD5D03"/>
    <w:rsid w:val="00FD741D"/>
    <w:rsid w:val="00FE0538"/>
    <w:rsid w:val="00FE084A"/>
    <w:rsid w:val="00FE10BE"/>
    <w:rsid w:val="00FE4435"/>
    <w:rsid w:val="00FE48BC"/>
    <w:rsid w:val="00FE54D7"/>
    <w:rsid w:val="00FE6910"/>
    <w:rsid w:val="00FE7212"/>
    <w:rsid w:val="00FE7D85"/>
    <w:rsid w:val="00FE7F9D"/>
    <w:rsid w:val="00FF09CB"/>
    <w:rsid w:val="00FF0C73"/>
    <w:rsid w:val="00FF0FF4"/>
    <w:rsid w:val="00FF1B84"/>
    <w:rsid w:val="00FF2DAF"/>
    <w:rsid w:val="00FF3A24"/>
    <w:rsid w:val="00FF4662"/>
    <w:rsid w:val="00FF56B1"/>
    <w:rsid w:val="00FF6870"/>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5</Pages>
  <Words>50675</Words>
  <Characters>288852</Characters>
  <Application>Microsoft Office Word</Application>
  <DocSecurity>0</DocSecurity>
  <Lines>2407</Lines>
  <Paragraphs>67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3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72</cp:revision>
  <cp:lastPrinted>2021-01-21T09:49:00Z</cp:lastPrinted>
  <dcterms:created xsi:type="dcterms:W3CDTF">2021-11-05T15:53:00Z</dcterms:created>
  <dcterms:modified xsi:type="dcterms:W3CDTF">2021-11-1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ilk8qOR"/&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